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FA6B1F">
      <w:pPr>
        <w:pStyle w:val="Title"/>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FA6B1F">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9B6A84" w:rsidRPr="00D71D3A">
        <w:rPr>
          <w:highlight w:val="yellow"/>
        </w:rPr>
        <w:t>cites</w:t>
      </w:r>
      <w:r w:rsidR="009B6A84">
        <w:t>}</w:t>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NoSpacing"/>
            </w:pPr>
          </w:p>
        </w:tc>
        <w:tc>
          <w:tcPr>
            <w:tcW w:w="8754" w:type="dxa"/>
          </w:tcPr>
          <w:p w:rsidR="005B2892" w:rsidRDefault="00FA6B1F" w:rsidP="00484563">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Caption"/>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Heading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802EE" w:rsidRPr="00600D45">
        <w:t>1</w:t>
      </w:r>
      <w:r w:rsidR="00C802EE" w:rsidRPr="00600D45">
        <w:fldChar w:fldCharType="end"/>
      </w:r>
      <w:r w:rsidR="00C802EE">
        <w:t xml:space="preserve"> shows the procedure of</w:t>
      </w:r>
      <w:r w:rsidR="0017640D">
        <w:t xml:space="preserve"> a trial in</w:t>
      </w:r>
      <w:r w:rsidR="00C802EE">
        <w:t xml:space="preserve"> the Multi-Items Rearrangement task. </w:t>
      </w:r>
      <w:r w:rsidR="00D7374C">
        <w:t xml:space="preserve">Because the Multi-Items Rearrangement task presents multiple </w:t>
      </w:r>
      <w:r w:rsidR="00D7374C">
        <w:lastRenderedPageBreak/>
        <w:t xml:space="preserve">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NoSpacing"/>
            </w:pPr>
          </w:p>
        </w:tc>
        <w:tc>
          <w:tcPr>
            <w:tcW w:w="8754" w:type="dxa"/>
          </w:tcPr>
          <w:p w:rsidR="00DD4009" w:rsidRPr="00A42F01" w:rsidRDefault="00FA6B1F" w:rsidP="00427625">
            <w:pPr>
              <w:pStyle w:val="NoSpacing"/>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2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Caption"/>
              <w:jc w:val="right"/>
              <w:rPr>
                <w:i w:val="0"/>
                <w:sz w:val="24"/>
                <w:szCs w:val="24"/>
              </w:rPr>
            </w:pPr>
          </w:p>
        </w:tc>
      </w:tr>
    </w:tbl>
    <w:p w:rsidR="00AE2E7D" w:rsidRDefault="00003BD9" w:rsidP="00AE2E7D">
      <w:pPr>
        <w:pStyle w:val="NoSpacing"/>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w:t>
      </w:r>
      <w:r w:rsidR="007F4133">
        <w:rPr>
          <w:rFonts w:eastAsia="MS Gothic"/>
        </w:rPr>
        <w:t xml:space="preserve">a pair of </w:t>
      </w:r>
      <w:r w:rsidR="006610EF">
        <w:rPr>
          <w:rFonts w:eastAsia="MS Gothic"/>
        </w:rPr>
        <w:t xml:space="preserve">items </w:t>
      </w:r>
      <w:r w:rsidR="007F4133">
        <w:rPr>
          <w:rFonts w:eastAsia="MS Gothic"/>
        </w:rPr>
        <w:t>is reported thro</w:t>
      </w:r>
      <w:r w:rsidR="007E3D3D">
        <w:rPr>
          <w:rFonts w:eastAsia="MS Gothic"/>
        </w:rPr>
        <w:t xml:space="preserve">ugh the distance between items, and the distance is a much finer scale </w:t>
      </w:r>
      <w:r w:rsidR="001530C0">
        <w:rPr>
          <w:rFonts w:eastAsia="MS Gothic"/>
        </w:rPr>
        <w:t xml:space="preserve">comparing to the 9-point scale and is only limited 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AB1C8A">
        <w:rPr>
          <w:rFonts w:eastAsia="MS Gothic"/>
        </w:rPr>
        <w:t>.</w:t>
      </w:r>
    </w:p>
    <w:p w:rsidR="0030590D" w:rsidRDefault="0079244E" w:rsidP="00402788">
      <w:pPr>
        <w:rPr>
          <w:rFonts w:eastAsia="MS Gothic"/>
        </w:rPr>
      </w:pPr>
      <w:r>
        <w:rPr>
          <w:rFonts w:eastAsia="MS Gothic"/>
        </w:rPr>
        <w:t>Another advantage of the Multi-Items Rearrangement task over the Paired-Comparison task is that the Multi-Items Rearrangement task</w:t>
      </w:r>
      <w:r w:rsidR="009427D4">
        <w:rPr>
          <w:rFonts w:eastAsia="MS Gothic"/>
        </w:rPr>
        <w:t xml:space="preserve"> </w:t>
      </w:r>
      <w:r w:rsidR="00407649">
        <w:rPr>
          <w:rFonts w:eastAsia="MS Gothic"/>
        </w:rPr>
        <w:t>is affect less by diagnosticity effect</w:t>
      </w:r>
      <w:r w:rsidR="002B1D59">
        <w:rPr>
          <w:rFonts w:eastAsia="MS Gothic"/>
        </w:rPr>
        <w:t xml:space="preserve"> {Tversky </w:t>
      </w:r>
      <w:r w:rsidR="002B1D59">
        <w:rPr>
          <w:rFonts w:eastAsia="MS Gothic"/>
        </w:rPr>
        <w:lastRenderedPageBreak/>
        <w:t>1977}</w:t>
      </w:r>
      <w:r w:rsidR="009427D4">
        <w:rPr>
          <w:rFonts w:eastAsia="MS Gothic"/>
        </w:rPr>
        <w:t xml:space="preserve"> </w:t>
      </w:r>
      <w:r>
        <w:rPr>
          <w:rFonts w:eastAsia="MS Gothic"/>
        </w:rPr>
        <w:t>by presenting multiple items</w:t>
      </w:r>
      <w:r w:rsidR="00324137">
        <w:rPr>
          <w:rFonts w:eastAsia="MS Gothic"/>
        </w:rPr>
        <w:t xml:space="preserve"> at once</w:t>
      </w:r>
      <w:r>
        <w:rPr>
          <w:rFonts w:eastAsia="MS Gothic"/>
        </w:rPr>
        <w:t xml:space="preserve">. </w:t>
      </w:r>
      <w:r w:rsidR="00240FA2">
        <w:rPr>
          <w:rFonts w:eastAsia="MS Gothic"/>
        </w:rPr>
        <w:t xml:space="preserve">Previous studies found that </w:t>
      </w:r>
      <w:r w:rsidR="00080CF5">
        <w:rPr>
          <w:rFonts w:eastAsia="MS Gothic"/>
        </w:rPr>
        <w:t>the item set affects the rating of the similarity</w:t>
      </w:r>
      <w:r w:rsidR="00407649">
        <w:rPr>
          <w:rFonts w:eastAsia="MS Gothic"/>
        </w:rPr>
        <w:t xml:space="preserve"> {cite}</w:t>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hence more items are introduced at once, which </w:t>
      </w:r>
      <w:r w:rsidR="00781CCA">
        <w:rPr>
          <w:rFonts w:eastAsia="MS Gothic"/>
        </w:rPr>
        <w:t xml:space="preserve">reduced the effect of </w:t>
      </w:r>
      <w:r w:rsidR="00C46129">
        <w:rPr>
          <w:rFonts w:eastAsia="MS Gothic"/>
        </w:rPr>
        <w:t>from the item set</w:t>
      </w:r>
      <w:r w:rsidR="00781CCA">
        <w:rPr>
          <w:rFonts w:eastAsia="MS Gothic"/>
        </w:rPr>
        <w:t>.</w:t>
      </w:r>
    </w:p>
    <w:p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cite}.</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rsidR="00BE4189" w:rsidRDefault="00EB1CAE" w:rsidP="00EB1CAE">
      <w:pPr>
        <w:pStyle w:val="Heading1"/>
      </w:pPr>
      <w:r>
        <w:t>Experiment 1</w:t>
      </w:r>
    </w:p>
    <w:p w:rsidR="000A4E5B" w:rsidRPr="000A4E5B" w:rsidRDefault="000A4E5B" w:rsidP="000A4E5B">
      <w:r>
        <w:t xml:space="preserve">In the Experiment 1, we </w:t>
      </w:r>
      <w:r w:rsidR="00037619">
        <w:t>examined</w:t>
      </w:r>
      <w:r>
        <w:t xml:space="preserve"> the reliability</w:t>
      </w:r>
      <w:r w:rsidR="00833FB4">
        <w:t xml:space="preserve"> and the 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rsidR="00EB1CAE" w:rsidRDefault="00EB1CAE" w:rsidP="00EB1CAE">
      <w:pPr>
        <w:pStyle w:val="Heading2"/>
      </w:pPr>
      <w:r>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lastRenderedPageBreak/>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F660F5" w:rsidRPr="00F660F5">
        <w:t>2</w:t>
      </w:r>
      <w:r w:rsidR="001943BC" w:rsidRPr="001943BC">
        <w:fldChar w:fldCharType="end"/>
      </w:r>
      <w:r w:rsidR="000218E5">
        <w:t>.</w:t>
      </w:r>
    </w:p>
    <w:p w:rsidR="009E53F2" w:rsidRDefault="009E53F2" w:rsidP="00454E84">
      <w:r w:rsidRPr="009735AB">
        <w:rPr>
          <w:rStyle w:val="Heading3Char"/>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 xml:space="preserve">The Multi-Items Rearrangement task requires 6 trials to complete the similarity matrix between 16 items. We repeated the procedure twice in order to obtain more accuracy measurement of the similarity matrix. The items were rearranged into different </w:t>
      </w:r>
      <w:r w:rsidR="003B7DC3">
        <w:t>subset</w:t>
      </w:r>
      <w:r>
        <w:t xml:space="preserve">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w:t>
      </w:r>
      <w:r w:rsidR="003948F6">
        <w:lastRenderedPageBreak/>
        <w:t xml:space="preserve">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r w:rsidR="00F12E0F">
        <w:t xml:space="preserve"> There were 10 breaks evenly in the Paired-Comparison task session, </w:t>
      </w:r>
      <w:r w:rsidR="00A17F2F">
        <w:t>participants were encourage</w:t>
      </w:r>
      <w:r w:rsidR="001A0FC3">
        <w:t>d</w:t>
      </w:r>
      <w:r w:rsidR="00A17F2F">
        <w:t xml:space="preserve"> to take as long as they want in the break.</w:t>
      </w:r>
      <w:r w:rsidR="000D1B7B">
        <w:t xml:space="preserve"> Participants were instructed to press the space bar to continue the task after they finished the break.</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The normalization ensures that the similarity matrix acquired from the Multi-Items Rearrangement task and the similarity matrix acquired from the Paired-Comparison</w:t>
      </w:r>
      <w:r w:rsidR="00E12B07">
        <w:rPr>
          <w:rFonts w:eastAsia="MS Mincho"/>
        </w:rPr>
        <w:t xml:space="preserve"> task are under the same scale.</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 xml:space="preserve">(Cheverud </w:t>
      </w:r>
      <w:r w:rsidR="00A46377" w:rsidRPr="00A46377">
        <w:rPr>
          <w:rFonts w:ascii="Times New Roman" w:hAnsi="Times New Roman" w:cs="Times New Roman"/>
        </w:rPr>
        <w:lastRenderedPageBreak/>
        <w:t>&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F660F5">
        <w:t>1</w:t>
      </w:r>
      <w:r w:rsidR="00B1674D" w:rsidRPr="00B1674D">
        <w:fldChar w:fldCharType="end"/>
      </w:r>
      <w:r w:rsidR="00ED168F" w:rsidRPr="00B1674D">
        <w:t>.</w:t>
      </w:r>
      <w:r w:rsidR="006F03A8">
        <w:t xml:space="preserve"> The lowest reliability is 0.71 from the Multi-Items Rearrangement task</w:t>
      </w:r>
      <w:r w:rsidR="00DE64D9">
        <w:t>, and the lowest reliability of the Paired-Comparison task is 0.78</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F660F5">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660F5" w:rsidRPr="00F660F5">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w:t>
      </w:r>
      <w:r w:rsidR="00350680">
        <w:t>, and the break time was excluded.</w:t>
      </w:r>
      <w:r w:rsidR="00663DD1">
        <w:t xml:space="preserv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BayesFactor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723345">
        <w:t>W</w:t>
      </w:r>
      <w:r w:rsidR="00F1382E">
        <w:t xml:space="preserve">e </w:t>
      </w:r>
      <w:r w:rsidR="00723345">
        <w:t>examined</w:t>
      </w:r>
      <w:r w:rsidR="00F1382E">
        <w:t xml:space="preserve"> the </w:t>
      </w:r>
      <w:r w:rsidR="00723345">
        <w:t>reliability and the validity</w:t>
      </w:r>
      <w:r w:rsidR="00F1382E">
        <w:t xml:space="preserve"> of </w:t>
      </w:r>
      <w:r w:rsidR="002A435A">
        <w:t>acquiring</w:t>
      </w:r>
      <w:r w:rsidR="00F1382E">
        <w:t xml:space="preserve"> the similarity matrix</w:t>
      </w:r>
      <w:r w:rsidR="00AF2E1A">
        <w:t xml:space="preserve"> from</w:t>
      </w:r>
      <w:r w:rsidR="00F1382E">
        <w:t xml:space="preserve"> continuous feature</w:t>
      </w:r>
      <w:r w:rsidR="001A76C1">
        <w:t xml:space="preserve"> of Multi-Items Rearrangement task</w:t>
      </w:r>
      <w:r w:rsidR="009B2271">
        <w:t>.</w:t>
      </w:r>
      <w:r w:rsidR="002A435A">
        <w:t xml:space="preserve"> Thus, in Experiment 2, color patches were used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r w:rsidR="00632ACF">
        <w:t xml:space="preserve"> previously</w:t>
      </w:r>
      <w:r w:rsidR="001C2D1B">
        <w:t>.</w:t>
      </w:r>
    </w:p>
    <w:p w:rsidR="00640194" w:rsidRDefault="00640194" w:rsidP="00640194">
      <w:r w:rsidRPr="00F4465A">
        <w:rPr>
          <w:rStyle w:val="Heading3Char"/>
        </w:rPr>
        <w:lastRenderedPageBreak/>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w:t>
      </w:r>
      <w:r w:rsidR="00DD16A0">
        <w:t xml:space="preserve"> on the color wheel</w:t>
      </w:r>
      <w:r w:rsidR="00516957">
        <w:t xml:space="preserve">.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F660F5" w:rsidRPr="00F660F5">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F660F5">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F660F5">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F660F5">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F660F5" w:rsidRPr="00F660F5">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w:t>
      </w:r>
      <w:r w:rsidR="00311125">
        <w:t xml:space="preserve"> excluding the </w:t>
      </w:r>
      <w:r w:rsidR="00311125">
        <w:lastRenderedPageBreak/>
        <w:t>break time</w:t>
      </w:r>
      <w:r>
        <w:t xml:space="preserve">. </w:t>
      </w:r>
      <w:r w:rsidR="00E85523">
        <w:t xml:space="preserve">The time required to complete both tasks were compared with BayesFactor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7A6D29" w:rsidP="007A6D29">
      <w:pPr>
        <w:pStyle w:val="Heading1"/>
      </w:pPr>
      <w:r>
        <w:t>Conclusion</w:t>
      </w:r>
    </w:p>
    <w:p w:rsidR="00E96960" w:rsidRDefault="00E96960" w:rsidP="004F4BB9">
      <w:r>
        <w:rPr>
          <w:rFonts w:hint="eastAsia"/>
        </w:rPr>
        <w:t xml:space="preserve">The experiments results shown that the Multi-Items Rearrangement task is on per with the Paired-Comparison task in the regard of the reliability. </w:t>
      </w:r>
      <w:r w:rsidR="00C1100B">
        <w:t>The worst reliability in both experiments is 0.70 from</w:t>
      </w:r>
      <w:r w:rsidR="00F67A34">
        <w:t xml:space="preserve"> the</w:t>
      </w:r>
      <w:r w:rsidR="00C1100B">
        <w:t xml:space="preserve"> Paired-Comparison task in Experiment 2 and is followed by 0.71 from</w:t>
      </w:r>
      <w:r w:rsidR="00F67A34">
        <w:t xml:space="preserve"> the</w:t>
      </w:r>
      <w:r w:rsidR="00C1100B">
        <w:t xml:space="preserve"> Multi-Items Rear</w:t>
      </w:r>
      <w:r w:rsidR="0079077A">
        <w:t>rangement task in Exp</w:t>
      </w:r>
      <w:r w:rsidR="002812CD">
        <w:t xml:space="preserve">eriment 1. </w:t>
      </w:r>
      <w:r w:rsidR="00F67A34">
        <w:t>Even in the worst case, the reliabilities from both tasks are h</w:t>
      </w:r>
      <w:r w:rsidR="00E70204">
        <w:t>ighly reliable, hence</w:t>
      </w:r>
      <w:r w:rsidR="0023302C">
        <w:t>,</w:t>
      </w:r>
      <w:r w:rsidR="00E70204">
        <w:t xml:space="preserve"> we conclude</w:t>
      </w:r>
      <w:r w:rsidR="00CE0C49">
        <w:t>d</w:t>
      </w:r>
      <w:r w:rsidR="00E70204">
        <w:t xml:space="preserve"> there is no reliability issue in the Multi-Items Rearrangement task.</w:t>
      </w:r>
    </w:p>
    <w:p w:rsidR="00AF19E6" w:rsidRDefault="00AF19E6" w:rsidP="004F4BB9">
      <w:r>
        <w:t xml:space="preserve">The worst validity </w:t>
      </w:r>
      <w:r w:rsidR="000F371A">
        <w:t>from both experim</w:t>
      </w:r>
      <w:r w:rsidR="00627BD0">
        <w:t xml:space="preserve">ents is 0.77 from Experiment 2, which is from the participant with low reliability from the Paired-Comparison task. </w:t>
      </w:r>
      <w:r w:rsidR="003413AB">
        <w:t>Because the validity is calculated with the correlation between the average similarity</w:t>
      </w:r>
      <w:r w:rsidR="003A1590">
        <w:t xml:space="preserve"> matrices</w:t>
      </w:r>
      <w:r w:rsidR="003413AB">
        <w:t xml:space="preserve"> of both tasks. </w:t>
      </w:r>
      <w:r w:rsidR="003A1590">
        <w:t xml:space="preserve">Lower reliability of one task introduced more noise in the average similarity </w:t>
      </w:r>
      <w:r w:rsidR="00953EA3">
        <w:t>matrix, which lower</w:t>
      </w:r>
      <w:r w:rsidR="00787150">
        <w:t>s</w:t>
      </w:r>
      <w:r w:rsidR="00953EA3">
        <w:t xml:space="preserve"> the validity. </w:t>
      </w:r>
      <w:r w:rsidR="008003E9">
        <w:t>However, the Multi-Items Rearrangement task is highly reliable even without considering the reduc</w:t>
      </w:r>
      <w:r w:rsidR="00160D04">
        <w:t>tion</w:t>
      </w:r>
      <w:r w:rsidR="008003E9">
        <w:t xml:space="preserve"> of the validity from the low reliability of the Paired-Comparison task. </w:t>
      </w:r>
      <w:r w:rsidR="008A418E">
        <w:t>The result from Multidimensional Scaling also shown that both tasks acquired almost identical similarity matrices.</w:t>
      </w:r>
      <w:r w:rsidR="00CE0C49">
        <w:t xml:space="preserve"> W</w:t>
      </w:r>
      <w:r w:rsidR="00DB673B">
        <w:t>e conclude</w:t>
      </w:r>
      <w:r w:rsidR="00CE0C49">
        <w:t>d</w:t>
      </w:r>
      <w:r w:rsidR="00DB673B">
        <w:t xml:space="preserve"> that there is no validity issue in the Multi-Items Rearrangement task.</w:t>
      </w:r>
    </w:p>
    <w:p w:rsidR="001318F1" w:rsidRPr="00331A40" w:rsidRDefault="00331A40" w:rsidP="004F4BB9">
      <w:pPr>
        <w:rPr>
          <w:rFonts w:eastAsia="MS Gothic"/>
        </w:rPr>
      </w:pPr>
      <w:r>
        <w:rPr>
          <w:rFonts w:eastAsia="MS Gothic" w:hint="eastAsia"/>
        </w:rPr>
        <w:t xml:space="preserve">The Multi-Items Rearrangement task </w:t>
      </w:r>
      <w:r w:rsidR="00550D58">
        <w:rPr>
          <w:rFonts w:eastAsia="MS Gothic"/>
        </w:rPr>
        <w:t>took</w:t>
      </w:r>
      <w:r w:rsidR="00BE3703">
        <w:rPr>
          <w:rFonts w:eastAsia="MS Gothic"/>
        </w:rPr>
        <w:t xml:space="preserve"> almost</w:t>
      </w:r>
      <w:r w:rsidR="00550D58">
        <w:rPr>
          <w:rFonts w:eastAsia="MS Gothic"/>
        </w:rPr>
        <w:t xml:space="preserve"> half of the time for participants to complete comparing to the time for the Pair</w:t>
      </w:r>
      <w:r w:rsidR="001A2E51">
        <w:rPr>
          <w:rFonts w:eastAsia="MS Gothic"/>
        </w:rPr>
        <w:t xml:space="preserve">ed-Comparison task. </w:t>
      </w:r>
      <w:r w:rsidR="00560941">
        <w:rPr>
          <w:rFonts w:eastAsia="MS Gothic"/>
        </w:rPr>
        <w:t>Although the Multi-Items Rearrangement task took much longer time to complete a trial (39.64s</w:t>
      </w:r>
      <w:r w:rsidR="00F86B6B">
        <w:rPr>
          <w:rFonts w:eastAsia="MS Gothic"/>
        </w:rPr>
        <w:t xml:space="preserve"> vs. 3.77s</w:t>
      </w:r>
      <w:r w:rsidR="00962198">
        <w:rPr>
          <w:rFonts w:eastAsia="MS Gothic"/>
        </w:rPr>
        <w:t xml:space="preserve"> in Experiment 1, 28.19s vs. 2.98s</w:t>
      </w:r>
      <w:r w:rsidR="00997C09">
        <w:rPr>
          <w:rFonts w:eastAsia="MS Gothic"/>
        </w:rPr>
        <w:t xml:space="preserve"> in Experiment 2</w:t>
      </w:r>
      <w:r w:rsidR="00560941">
        <w:rPr>
          <w:rFonts w:eastAsia="MS Gothic"/>
        </w:rPr>
        <w:t xml:space="preserve">), </w:t>
      </w:r>
      <w:r w:rsidR="006E112F">
        <w:rPr>
          <w:rFonts w:eastAsia="MS Gothic"/>
        </w:rPr>
        <w:t xml:space="preserve">the Multi-Items Rearrangement task </w:t>
      </w:r>
      <w:r w:rsidR="00D00FE9">
        <w:rPr>
          <w:rFonts w:eastAsia="MS Gothic"/>
        </w:rPr>
        <w:t>requires less trials (16 vs. 240), results in shorter time to complete the task.</w:t>
      </w:r>
    </w:p>
    <w:p w:rsidR="000A6AA5" w:rsidRDefault="000A6AA5" w:rsidP="000A6AA5">
      <w:pPr>
        <w:pStyle w:val="Heading1"/>
        <w:rPr>
          <w:rFonts w:eastAsia="MS Gothic"/>
        </w:rPr>
      </w:pPr>
      <w:r>
        <w:rPr>
          <w:rFonts w:eastAsia="MS Gothic" w:hint="eastAsia"/>
        </w:rPr>
        <w:lastRenderedPageBreak/>
        <w:t>General Discussion</w:t>
      </w:r>
    </w:p>
    <w:p w:rsidR="00A9358E" w:rsidRDefault="003D5E81" w:rsidP="00A9358E">
      <w:r>
        <w:rPr>
          <w:rFonts w:eastAsia="MS Gothic" w:hint="eastAsia"/>
        </w:rPr>
        <w:t xml:space="preserve">In this study, we introduced a new task for acquiring similarity matrix </w:t>
      </w:r>
      <w:r w:rsidRPr="00DB2A41">
        <w:rPr>
          <w:rFonts w:cstheme="minorHAnsi"/>
        </w:rPr>
        <w:t>—</w:t>
      </w:r>
      <w:r w:rsidRPr="00DB2A41">
        <w:rPr>
          <w:rFonts w:hint="eastAsia"/>
        </w:rPr>
        <w:t xml:space="preserve"> </w:t>
      </w:r>
      <w:r w:rsidR="00D857F8">
        <w:t xml:space="preserve">the </w:t>
      </w:r>
      <w:r w:rsidR="00DB2A41">
        <w:t xml:space="preserve">Multi-Items Rearrangement task </w:t>
      </w:r>
      <w:r w:rsidR="00DB2A41" w:rsidRPr="00DB2A41">
        <w:rPr>
          <w:rFonts w:cstheme="minorHAnsi"/>
        </w:rPr>
        <w:t>—</w:t>
      </w:r>
      <w:r w:rsidR="00DB2A41">
        <w:rPr>
          <w:rFonts w:cstheme="minorHAnsi"/>
        </w:rPr>
        <w:t xml:space="preserve"> </w:t>
      </w:r>
      <w:r w:rsidR="00B939E6">
        <w:rPr>
          <w:rFonts w:cstheme="minorHAnsi"/>
        </w:rPr>
        <w:t>and two experiments to examine the</w:t>
      </w:r>
      <w:r w:rsidR="0072153E">
        <w:rPr>
          <w:rFonts w:cstheme="minorHAnsi"/>
        </w:rPr>
        <w:t xml:space="preserve"> reliability</w:t>
      </w:r>
      <w:r w:rsidR="001318F1">
        <w:rPr>
          <w:rFonts w:cstheme="minorHAnsi"/>
        </w:rPr>
        <w:t xml:space="preserve">, </w:t>
      </w:r>
      <w:r w:rsidR="00B939E6">
        <w:rPr>
          <w:rFonts w:cstheme="minorHAnsi"/>
        </w:rPr>
        <w:t>the</w:t>
      </w:r>
      <w:r w:rsidR="0072153E">
        <w:rPr>
          <w:rFonts w:cstheme="minorHAnsi"/>
        </w:rPr>
        <w:t xml:space="preserve"> validity</w:t>
      </w:r>
      <w:r w:rsidR="001318F1">
        <w:rPr>
          <w:rFonts w:cstheme="minorHAnsi"/>
        </w:rPr>
        <w:t>, and the time efficiency</w:t>
      </w:r>
      <w:r w:rsidR="00B939E6">
        <w:rPr>
          <w:rFonts w:cstheme="minorHAnsi"/>
        </w:rPr>
        <w:t xml:space="preserve"> of the task. </w:t>
      </w:r>
      <w:r w:rsidR="0072153E">
        <w:rPr>
          <w:rFonts w:cstheme="minorHAnsi"/>
        </w:rPr>
        <w:t xml:space="preserve">The experiments shown that the Multi-Items Rearrangement task </w:t>
      </w:r>
      <w:r w:rsidR="00741795">
        <w:rPr>
          <w:rFonts w:cstheme="minorHAnsi"/>
        </w:rPr>
        <w:t xml:space="preserve">is reliable and validate of acquiring the similarity matric while </w:t>
      </w:r>
      <w:r w:rsidR="00A6101A">
        <w:rPr>
          <w:rFonts w:cstheme="minorHAnsi"/>
        </w:rPr>
        <w:t>taking</w:t>
      </w:r>
      <w:r w:rsidR="00741795">
        <w:rPr>
          <w:rFonts w:cstheme="minorHAnsi"/>
        </w:rPr>
        <w:t xml:space="preserve"> only half of the time required comparing to the Paired-Comparison task.</w:t>
      </w:r>
      <w:r w:rsidR="008A40A4">
        <w:rPr>
          <w:rFonts w:cstheme="minorHAnsi"/>
        </w:rPr>
        <w:t xml:space="preserve"> </w:t>
      </w:r>
      <w:r w:rsidR="00D857F8">
        <w:rPr>
          <w:rFonts w:cstheme="minorHAnsi"/>
        </w:rPr>
        <w:t>The time efficiency</w:t>
      </w:r>
      <w:r w:rsidR="00734F42">
        <w:rPr>
          <w:rFonts w:cstheme="minorHAnsi"/>
        </w:rPr>
        <w:t xml:space="preserve"> of the Multi-Items Rearrangement task</w:t>
      </w:r>
      <w:r w:rsidR="00D857F8">
        <w:rPr>
          <w:rFonts w:cstheme="minorHAnsi"/>
        </w:rPr>
        <w:t xml:space="preserve"> allows the </w:t>
      </w:r>
      <w:r w:rsidR="00734F42">
        <w:t>experimenter to acquire the similarity matrices</w:t>
      </w:r>
      <w:r w:rsidR="006564A6">
        <w:t xml:space="preserve"> for individual participants</w:t>
      </w:r>
      <w:r w:rsidR="00DB15BC">
        <w:t xml:space="preserve"> when previously unfeasible</w:t>
      </w:r>
      <w:r w:rsidR="00F779F8">
        <w:t>, i.e., the item set is too large</w:t>
      </w:r>
      <w:r w:rsidR="006564A6">
        <w:t xml:space="preserve">. </w:t>
      </w:r>
      <w:r w:rsidR="00916F9C">
        <w:t>Some</w:t>
      </w:r>
      <w:r w:rsidR="00320451">
        <w:t xml:space="preserve"> studies acquire incomplete similarity matrices for individual participants then assemble</w:t>
      </w:r>
      <w:r w:rsidR="0035188D">
        <w:t>d</w:t>
      </w:r>
      <w:r w:rsidR="008806D2">
        <w:t xml:space="preserve"> the incomplete similarity matrices</w:t>
      </w:r>
      <w:bookmarkStart w:id="0" w:name="_GoBack"/>
      <w:bookmarkEnd w:id="0"/>
      <w:r w:rsidR="00320451">
        <w:t xml:space="preserve"> into a </w:t>
      </w:r>
      <w:r w:rsidR="008A7968">
        <w:t xml:space="preserve">full </w:t>
      </w:r>
      <w:r w:rsidR="00320451">
        <w:t>similarity matrix</w:t>
      </w:r>
      <w:r w:rsidR="007F0355">
        <w:t xml:space="preserve"> {cites}. </w:t>
      </w:r>
      <w:r w:rsidR="00666BEC">
        <w:t xml:space="preserve">However, the </w:t>
      </w:r>
      <w:r w:rsidR="00180875">
        <w:t>assembled</w:t>
      </w:r>
      <w:r w:rsidR="00666BEC">
        <w:t xml:space="preserve"> similarity matrix does not reflect the individual d</w:t>
      </w:r>
      <w:r w:rsidR="009E4098">
        <w:t>ifference between p</w:t>
      </w:r>
      <w:r w:rsidR="00B2226D">
        <w:t xml:space="preserve">articipants, which might to be appropriate if the </w:t>
      </w:r>
      <w:r w:rsidR="00F02C90">
        <w:t xml:space="preserve">difference of </w:t>
      </w:r>
      <w:r w:rsidR="00B2226D">
        <w:t xml:space="preserve">similarity rating between individual participants is </w:t>
      </w:r>
      <w:r w:rsidR="00D801EE">
        <w:t>l</w:t>
      </w:r>
      <w:r w:rsidR="000F56FA">
        <w:t>ar</w:t>
      </w:r>
      <w:r w:rsidR="00A9358E">
        <w:t>ge.</w:t>
      </w:r>
    </w:p>
    <w:p w:rsidR="00E82DDB" w:rsidRDefault="00E82DDB" w:rsidP="00AD7A7F">
      <w:r>
        <w:t xml:space="preserve">The Multi-Items Rearrangement task does not come without disadvantage. </w:t>
      </w:r>
      <w:r w:rsidR="00BC7CAD">
        <w:t xml:space="preserve">Because the task </w:t>
      </w:r>
      <w:r w:rsidR="00BE5D42">
        <w:t xml:space="preserve">askes participants to </w:t>
      </w:r>
      <w:r w:rsidR="00BC7CAD">
        <w:t>reflect the similarity</w:t>
      </w:r>
      <w:r w:rsidR="00B55C50">
        <w:t xml:space="preserve"> between items</w:t>
      </w:r>
      <w:r w:rsidR="00BC7CAD">
        <w:t xml:space="preserve"> on two </w:t>
      </w:r>
      <w:r w:rsidR="00002CA9">
        <w:t>dimensional</w:t>
      </w:r>
      <w:r w:rsidR="00BC7CAD">
        <w:t xml:space="preserve"> </w:t>
      </w:r>
      <w:r w:rsidR="00ED2C2D">
        <w:t xml:space="preserve">space, </w:t>
      </w:r>
      <w:r w:rsidR="00557FEF">
        <w:t>the measurement might miss some complex relationship between items.</w:t>
      </w:r>
      <w:r w:rsidR="00486535">
        <w:t xml:space="preserve"> For example, if the items set </w:t>
      </w:r>
      <w:r w:rsidR="00053845">
        <w:t>are represented in the higher dimensional space</w:t>
      </w:r>
      <w:r w:rsidR="00F275C3">
        <w:t>,</w:t>
      </w:r>
      <w:r w:rsidR="00486535">
        <w:t xml:space="preserve"> </w:t>
      </w:r>
      <w:r w:rsidR="00F275C3">
        <w:t>t</w:t>
      </w:r>
      <w:r w:rsidR="00153F0E">
        <w:t>here must be some distortion when reflecting the items on the two dimensional space.</w:t>
      </w:r>
      <w:r w:rsidR="00227D15">
        <w:t xml:space="preserve"> </w:t>
      </w:r>
      <w:r w:rsidR="00366069">
        <w:t xml:space="preserve">Because the distortion derived from reduction the dimensionality, </w:t>
      </w:r>
      <w:r w:rsidR="00352D8D">
        <w:t>lowering</w:t>
      </w:r>
      <w:r w:rsidR="00366069">
        <w:t xml:space="preserve"> the number of items in the trial helps </w:t>
      </w:r>
      <w:r w:rsidR="00352D8D">
        <w:t xml:space="preserve">reducing the </w:t>
      </w:r>
      <w:r w:rsidR="009D09B1">
        <w:t xml:space="preserve">amount of distortion. </w:t>
      </w:r>
      <w:r w:rsidR="004E62F9">
        <w:t xml:space="preserve">The relationship between three items can be perfectly represented on two dimensional space regardless the dimensionality of the representation. </w:t>
      </w:r>
      <w:r w:rsidR="000160B6">
        <w:t xml:space="preserve">However, with four or more items, the relationship between items </w:t>
      </w:r>
      <w:r w:rsidR="0082460D">
        <w:t>cannot</w:t>
      </w:r>
      <w:r w:rsidR="00637AF9">
        <w:t xml:space="preserve"> always</w:t>
      </w:r>
      <w:r w:rsidR="000160B6">
        <w:t xml:space="preserve"> be represented on a two dimensional </w:t>
      </w:r>
      <w:r w:rsidR="00933DAD">
        <w:t xml:space="preserve">without distortion. </w:t>
      </w:r>
      <w:r w:rsidR="00933DAD">
        <w:t>For example, it is impossible to reflect the relationship between four items with equal similarity between each other</w:t>
      </w:r>
      <w:r w:rsidR="00821407">
        <w:t xml:space="preserve"> on two dimensional space</w:t>
      </w:r>
      <w:r w:rsidR="008F485E">
        <w:t>, which requires at least three dimensional space</w:t>
      </w:r>
      <w:r w:rsidR="00821407">
        <w:t>.</w:t>
      </w:r>
      <w:r w:rsidR="00C617A7">
        <w:t xml:space="preserve"> </w:t>
      </w:r>
      <w:r w:rsidR="0015233C">
        <w:lastRenderedPageBreak/>
        <w:t xml:space="preserve">The Pair-Comparison task does not share the same problem because </w:t>
      </w:r>
      <w:r w:rsidR="00C617A7">
        <w:t xml:space="preserve">the Pair-Comparison task only compare two items at a time, which the relationship can be perfectly reflected on a one dimensional scale. </w:t>
      </w:r>
    </w:p>
    <w:p w:rsidR="00B462A9" w:rsidRDefault="00DB0356" w:rsidP="00AD7A7F">
      <w:r>
        <w:t>Although the Multi-Items Rearrangement task might cause distortion for the relationship between items because of the response scheme</w:t>
      </w:r>
      <w:r w:rsidR="00A359F5">
        <w:t>.</w:t>
      </w:r>
      <w:r>
        <w:t xml:space="preserve"> </w:t>
      </w:r>
      <w:r w:rsidR="00A359F5">
        <w:t>The results from Experiment 1 shown that</w:t>
      </w:r>
      <w:r>
        <w:t xml:space="preserve"> </w:t>
      </w:r>
      <w:r w:rsidR="005D4F0B">
        <w:t xml:space="preserve">even when the items were constructed from four feature dimensions, </w:t>
      </w:r>
      <w:r>
        <w:t>the Multi-Items Rearrangement task acquired similar similarity matrix as from the Paired-Comparison task, which is free from distortion</w:t>
      </w:r>
      <w:r w:rsidR="009E529A">
        <w:t>.</w:t>
      </w:r>
      <w:r w:rsidR="00527DB6">
        <w:t xml:space="preserve"> </w:t>
      </w:r>
    </w:p>
    <w:p w:rsidR="00414191" w:rsidRPr="00B53F02" w:rsidRDefault="00414191" w:rsidP="00B53F02">
      <w:pPr>
        <w:rPr>
          <w:rFonts w:cstheme="minorHAnsi"/>
        </w:rPr>
      </w:pPr>
      <w:r>
        <w:br w:type="page"/>
      </w:r>
    </w:p>
    <w:p w:rsidR="00DD79A3" w:rsidRPr="00510C5F" w:rsidRDefault="00414191" w:rsidP="00E1269C">
      <w:pPr>
        <w:pStyle w:val="SectionTitle"/>
      </w:pPr>
      <w:r>
        <w:lastRenderedPageBreak/>
        <w:t>References</w:t>
      </w:r>
    </w:p>
    <w:p w:rsidR="001A395D" w:rsidRPr="001A395D" w:rsidRDefault="00DD79A3" w:rsidP="001A395D">
      <w:pPr>
        <w:pStyle w:val="Bibliography"/>
        <w:rPr>
          <w:rFonts w:ascii="Times New Roman" w:hAnsi="Times New Roman" w:cs="Times New Roman"/>
        </w:rPr>
      </w:pPr>
      <w:r>
        <w:fldChar w:fldCharType="begin"/>
      </w:r>
      <w:r w:rsidR="003C05CA">
        <w:instrText xml:space="preserve"> ADDIN ZOTERO_BIBL {"custom":[]} CSL_BIBLIOGRAPHY </w:instrText>
      </w:r>
      <w:r>
        <w:fldChar w:fldCharType="separate"/>
      </w:r>
      <w:r w:rsidR="001A395D" w:rsidRPr="001A395D">
        <w:rPr>
          <w:rFonts w:ascii="Times New Roman" w:hAnsi="Times New Roman" w:cs="Times New Roman"/>
        </w:rPr>
        <w:t xml:space="preserve">Cheverud, J. M., &amp; Marroig, G. (2007). Research Article Comparing covariance matrices: random skewers method compared to the common principal components model. </w:t>
      </w:r>
      <w:r w:rsidR="001A395D" w:rsidRPr="001A395D">
        <w:rPr>
          <w:rFonts w:ascii="Times New Roman" w:hAnsi="Times New Roman" w:cs="Times New Roman"/>
          <w:i/>
          <w:iCs/>
        </w:rPr>
        <w:t>Genetics and Molecular Biology</w:t>
      </w:r>
      <w:r w:rsidR="001A395D" w:rsidRPr="001A395D">
        <w:rPr>
          <w:rFonts w:ascii="Times New Roman" w:hAnsi="Times New Roman" w:cs="Times New Roman"/>
        </w:rPr>
        <w:t xml:space="preserve">, </w:t>
      </w:r>
      <w:r w:rsidR="001A395D" w:rsidRPr="001A395D">
        <w:rPr>
          <w:rFonts w:ascii="Times New Roman" w:hAnsi="Times New Roman" w:cs="Times New Roman"/>
          <w:i/>
          <w:iCs/>
        </w:rPr>
        <w:t>30</w:t>
      </w:r>
      <w:r w:rsidR="001A395D" w:rsidRPr="001A395D">
        <w:rPr>
          <w:rFonts w:ascii="Times New Roman" w:hAnsi="Times New Roman" w:cs="Times New Roman"/>
        </w:rPr>
        <w:t>(2), 461–469. https://doi.org/10.1590/S1415-47572007000300027</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Farrell, S. (2006). Mixed-list phonological similarity effects in delayed serial recall. </w:t>
      </w:r>
      <w:r w:rsidRPr="001A395D">
        <w:rPr>
          <w:rFonts w:ascii="Times New Roman" w:hAnsi="Times New Roman" w:cs="Times New Roman"/>
          <w:i/>
          <w:iCs/>
        </w:rPr>
        <w:t>Journal of Memory and Language</w:t>
      </w:r>
      <w:r w:rsidRPr="001A395D">
        <w:rPr>
          <w:rFonts w:ascii="Times New Roman" w:hAnsi="Times New Roman" w:cs="Times New Roman"/>
        </w:rPr>
        <w:t xml:space="preserve">, </w:t>
      </w:r>
      <w:r w:rsidRPr="001A395D">
        <w:rPr>
          <w:rFonts w:ascii="Times New Roman" w:hAnsi="Times New Roman" w:cs="Times New Roman"/>
          <w:i/>
          <w:iCs/>
        </w:rPr>
        <w:t>55</w:t>
      </w:r>
      <w:r w:rsidRPr="001A395D">
        <w:rPr>
          <w:rFonts w:ascii="Times New Roman" w:hAnsi="Times New Roman" w:cs="Times New Roman"/>
        </w:rPr>
        <w:t>(4), 587–600. https://doi.org/10.1016/j.jml.2006.06.002</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Heit, E., &amp; Rubinstein, J. (1994). Similarity and property effects in inductive reasoning.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20</w:t>
      </w:r>
      <w:r w:rsidRPr="001A395D">
        <w:rPr>
          <w:rFonts w:ascii="Times New Roman" w:hAnsi="Times New Roman" w:cs="Times New Roman"/>
        </w:rPr>
        <w:t>(2), 41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Jackson, M. C., Linden, D. E. J., Roberts, M. V., Kriegeskorte, N., &amp; Haenschel, C. (2015). Similarity, not complexity, determines visual working memory performance.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41</w:t>
      </w:r>
      <w:r w:rsidRPr="001A395D">
        <w:rPr>
          <w:rFonts w:ascii="Times New Roman" w:hAnsi="Times New Roman" w:cs="Times New Roman"/>
        </w:rPr>
        <w:t>(6), 1884–1892. https://doi.org/10.1037/xlm0000125</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Morey, R. D., &amp; Rouder, J. N. (2015). BayesFactor: omputation of Bayes Factors for Common Designs (Version R package version 0.9.12-2). Retrieved from https://CRAN.R-project.org/package=BayesFactor</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Kantner, J. (2006). Exemplar similarity, study list homogeneity, and short-term perceptual recognition. </w:t>
      </w:r>
      <w:r w:rsidRPr="001A395D">
        <w:rPr>
          <w:rFonts w:ascii="Times New Roman" w:hAnsi="Times New Roman" w:cs="Times New Roman"/>
          <w:i/>
          <w:iCs/>
        </w:rPr>
        <w:t>Memory &amp; Cognition</w:t>
      </w:r>
      <w:r w:rsidRPr="001A395D">
        <w:rPr>
          <w:rFonts w:ascii="Times New Roman" w:hAnsi="Times New Roman" w:cs="Times New Roman"/>
        </w:rPr>
        <w:t xml:space="preserve">, </w:t>
      </w:r>
      <w:r w:rsidRPr="001A395D">
        <w:rPr>
          <w:rFonts w:ascii="Times New Roman" w:hAnsi="Times New Roman" w:cs="Times New Roman"/>
          <w:i/>
          <w:iCs/>
        </w:rPr>
        <w:t>34</w:t>
      </w:r>
      <w:r w:rsidRPr="001A395D">
        <w:rPr>
          <w:rFonts w:ascii="Times New Roman" w:hAnsi="Times New Roman" w:cs="Times New Roman"/>
        </w:rPr>
        <w:t>(1), 112–124. https://doi.org/10.3758/BF0319339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Palmeri, T. J. (1997). An exemplar-based random walk model of speeded classification. </w:t>
      </w:r>
      <w:r w:rsidRPr="001A395D">
        <w:rPr>
          <w:rFonts w:ascii="Times New Roman" w:hAnsi="Times New Roman" w:cs="Times New Roman"/>
          <w:i/>
          <w:iCs/>
        </w:rPr>
        <w:t>Psychological Review</w:t>
      </w:r>
      <w:r w:rsidRPr="001A395D">
        <w:rPr>
          <w:rFonts w:ascii="Times New Roman" w:hAnsi="Times New Roman" w:cs="Times New Roman"/>
        </w:rPr>
        <w:t xml:space="preserve">, </w:t>
      </w:r>
      <w:r w:rsidRPr="001A395D">
        <w:rPr>
          <w:rFonts w:ascii="Times New Roman" w:hAnsi="Times New Roman" w:cs="Times New Roman"/>
          <w:i/>
          <w:iCs/>
        </w:rPr>
        <w:t>104</w:t>
      </w:r>
      <w:r w:rsidRPr="001A395D">
        <w:rPr>
          <w:rFonts w:ascii="Times New Roman" w:hAnsi="Times New Roman" w:cs="Times New Roman"/>
        </w:rPr>
        <w:t>(2), 266–300. https://doi.org/10.1037/0033-295X.104.2.266</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R. Core Team. (2016). </w:t>
      </w:r>
      <w:r w:rsidRPr="001A395D">
        <w:rPr>
          <w:rFonts w:ascii="Times New Roman" w:hAnsi="Times New Roman" w:cs="Times New Roman"/>
          <w:i/>
          <w:iCs/>
        </w:rPr>
        <w:t>R: A Language and Environment for Statistical Computing</w:t>
      </w:r>
      <w:r w:rsidRPr="001A395D">
        <w:rPr>
          <w:rFonts w:ascii="Times New Roman" w:hAnsi="Times New Roman" w:cs="Times New Roman"/>
        </w:rPr>
        <w:t>. Vienna, Austria. Retrieved from http://www.R-project.org/</w:t>
      </w:r>
    </w:p>
    <w:p w:rsidR="0031081F" w:rsidRDefault="00DD79A3">
      <w:pPr>
        <w:pStyle w:val="SectionTitle"/>
      </w:pPr>
      <w:r>
        <w:lastRenderedPageBreak/>
        <w:fldChar w:fldCharType="end"/>
      </w:r>
      <w:r w:rsidR="00D74F71">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F660F5">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F660F5">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NoSpacing"/>
              <w:jc w:val="center"/>
            </w:pPr>
            <w:r>
              <w:t>Item</w:t>
            </w:r>
          </w:p>
        </w:tc>
        <w:tc>
          <w:tcPr>
            <w:tcW w:w="1137" w:type="pct"/>
          </w:tcPr>
          <w:p w:rsidR="00AA6790" w:rsidRDefault="0015025B" w:rsidP="00484563">
            <w:pPr>
              <w:pStyle w:val="NoSpacing"/>
              <w:jc w:val="center"/>
            </w:pPr>
            <w:r>
              <w:t>R</w:t>
            </w:r>
          </w:p>
        </w:tc>
        <w:tc>
          <w:tcPr>
            <w:tcW w:w="1137" w:type="pct"/>
          </w:tcPr>
          <w:p w:rsidR="00AA6790" w:rsidRDefault="0015025B" w:rsidP="00484563">
            <w:pPr>
              <w:pStyle w:val="NoSpacing"/>
              <w:jc w:val="center"/>
            </w:pPr>
            <w:r>
              <w:t>G</w:t>
            </w:r>
          </w:p>
        </w:tc>
        <w:tc>
          <w:tcPr>
            <w:tcW w:w="1137" w:type="pct"/>
          </w:tcPr>
          <w:p w:rsidR="00AA6790" w:rsidRPr="0015025B" w:rsidRDefault="0015025B" w:rsidP="00484563">
            <w:pPr>
              <w:pStyle w:val="NoSpacing"/>
              <w:jc w:val="center"/>
            </w:pPr>
            <w:r>
              <w:t>B</w:t>
            </w:r>
          </w:p>
        </w:tc>
      </w:tr>
      <w:tr w:rsidR="00795BD9" w:rsidTr="00795BD9">
        <w:tc>
          <w:tcPr>
            <w:tcW w:w="1590" w:type="pct"/>
          </w:tcPr>
          <w:p w:rsidR="00AA6790" w:rsidRDefault="00AA6790" w:rsidP="00484563">
            <w:pPr>
              <w:pStyle w:val="NoSpacing"/>
              <w:jc w:val="right"/>
            </w:pPr>
            <w:r>
              <w:t>1</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0</w:t>
            </w:r>
          </w:p>
        </w:tc>
        <w:tc>
          <w:tcPr>
            <w:tcW w:w="1137" w:type="pct"/>
          </w:tcPr>
          <w:p w:rsidR="00AA6790" w:rsidRPr="0049710E" w:rsidRDefault="007118AC" w:rsidP="00484563">
            <w:pPr>
              <w:pStyle w:val="NoSpacing"/>
              <w:jc w:val="right"/>
            </w:pPr>
            <w:r>
              <w:t>109</w:t>
            </w:r>
          </w:p>
        </w:tc>
      </w:tr>
      <w:tr w:rsidR="00795BD9" w:rsidTr="00795BD9">
        <w:tc>
          <w:tcPr>
            <w:tcW w:w="1590" w:type="pct"/>
          </w:tcPr>
          <w:p w:rsidR="00AA6790" w:rsidRDefault="00AA6790" w:rsidP="00484563">
            <w:pPr>
              <w:pStyle w:val="NoSpacing"/>
              <w:jc w:val="right"/>
            </w:pPr>
            <w:r>
              <w:t>2</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7</w:t>
            </w:r>
          </w:p>
        </w:tc>
        <w:tc>
          <w:tcPr>
            <w:tcW w:w="1137" w:type="pct"/>
          </w:tcPr>
          <w:p w:rsidR="00AA6790" w:rsidRPr="0049710E" w:rsidRDefault="007118AC" w:rsidP="00484563">
            <w:pPr>
              <w:pStyle w:val="NoSpacing"/>
              <w:jc w:val="right"/>
            </w:pPr>
            <w:r>
              <w:t>65</w:t>
            </w:r>
          </w:p>
        </w:tc>
      </w:tr>
      <w:tr w:rsidR="00795BD9" w:rsidTr="00795BD9">
        <w:tc>
          <w:tcPr>
            <w:tcW w:w="1590" w:type="pct"/>
          </w:tcPr>
          <w:p w:rsidR="00AA6790" w:rsidRDefault="00AA6790" w:rsidP="00484563">
            <w:pPr>
              <w:pStyle w:val="NoSpacing"/>
              <w:jc w:val="right"/>
            </w:pPr>
            <w:r>
              <w:t>3</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1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4</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37</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5</w:t>
            </w:r>
          </w:p>
        </w:tc>
        <w:tc>
          <w:tcPr>
            <w:tcW w:w="1137" w:type="pct"/>
          </w:tcPr>
          <w:p w:rsidR="00AA6790" w:rsidRDefault="00D1197C" w:rsidP="00484563">
            <w:pPr>
              <w:pStyle w:val="NoSpacing"/>
              <w:jc w:val="right"/>
            </w:pPr>
            <w:r>
              <w:t>238</w:t>
            </w:r>
          </w:p>
        </w:tc>
        <w:tc>
          <w:tcPr>
            <w:tcW w:w="1137" w:type="pct"/>
          </w:tcPr>
          <w:p w:rsidR="00AA6790" w:rsidRDefault="00D1197C" w:rsidP="00484563">
            <w:pPr>
              <w:pStyle w:val="NoSpacing"/>
              <w:jc w:val="right"/>
            </w:pPr>
            <w:r>
              <w:t>15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6</w:t>
            </w:r>
          </w:p>
        </w:tc>
        <w:tc>
          <w:tcPr>
            <w:tcW w:w="1137" w:type="pct"/>
          </w:tcPr>
          <w:p w:rsidR="00AA6790" w:rsidRDefault="00D1197C" w:rsidP="00484563">
            <w:pPr>
              <w:pStyle w:val="NoSpacing"/>
              <w:jc w:val="right"/>
            </w:pPr>
            <w:r>
              <w:t>204</w:t>
            </w:r>
          </w:p>
        </w:tc>
        <w:tc>
          <w:tcPr>
            <w:tcW w:w="1137" w:type="pct"/>
          </w:tcPr>
          <w:p w:rsidR="00AA6790" w:rsidRDefault="00D1197C" w:rsidP="00484563">
            <w:pPr>
              <w:pStyle w:val="NoSpacing"/>
              <w:jc w:val="right"/>
            </w:pPr>
            <w:r>
              <w:t>171</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7</w:t>
            </w:r>
          </w:p>
        </w:tc>
        <w:tc>
          <w:tcPr>
            <w:tcW w:w="1137" w:type="pct"/>
          </w:tcPr>
          <w:p w:rsidR="00AA6790" w:rsidRPr="0049710E" w:rsidRDefault="00D1197C" w:rsidP="00484563">
            <w:pPr>
              <w:pStyle w:val="NoSpacing"/>
              <w:jc w:val="right"/>
            </w:pPr>
            <w:r>
              <w:t>170</w:t>
            </w:r>
          </w:p>
        </w:tc>
        <w:tc>
          <w:tcPr>
            <w:tcW w:w="1137" w:type="pct"/>
          </w:tcPr>
          <w:p w:rsidR="00AA6790" w:rsidRPr="0049710E" w:rsidRDefault="00D1197C" w:rsidP="00484563">
            <w:pPr>
              <w:pStyle w:val="NoSpacing"/>
              <w:jc w:val="right"/>
            </w:pPr>
            <w:r>
              <w:t>182</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8</w:t>
            </w:r>
          </w:p>
        </w:tc>
        <w:tc>
          <w:tcPr>
            <w:tcW w:w="1137" w:type="pct"/>
          </w:tcPr>
          <w:p w:rsidR="00AA6790" w:rsidRPr="0049710E" w:rsidRDefault="00D1197C" w:rsidP="00484563">
            <w:pPr>
              <w:pStyle w:val="NoSpacing"/>
              <w:jc w:val="right"/>
            </w:pPr>
            <w:r>
              <w:t>141</w:t>
            </w:r>
          </w:p>
        </w:tc>
        <w:tc>
          <w:tcPr>
            <w:tcW w:w="1137" w:type="pct"/>
          </w:tcPr>
          <w:p w:rsidR="00AA6790" w:rsidRPr="0049710E" w:rsidRDefault="00D1197C" w:rsidP="00484563">
            <w:pPr>
              <w:pStyle w:val="NoSpacing"/>
              <w:jc w:val="right"/>
            </w:pPr>
            <w:r>
              <w:t>188</w:t>
            </w:r>
          </w:p>
        </w:tc>
        <w:tc>
          <w:tcPr>
            <w:tcW w:w="1137" w:type="pct"/>
          </w:tcPr>
          <w:p w:rsidR="00AA6790" w:rsidRPr="0049710E" w:rsidRDefault="007118AC" w:rsidP="00484563">
            <w:pPr>
              <w:pStyle w:val="NoSpacing"/>
              <w:jc w:val="right"/>
            </w:pPr>
            <w:r>
              <w:t>49</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9</w:t>
            </w:r>
          </w:p>
        </w:tc>
        <w:tc>
          <w:tcPr>
            <w:tcW w:w="1137" w:type="pct"/>
          </w:tcPr>
          <w:p w:rsidR="00AA6790" w:rsidRPr="0049710E" w:rsidRDefault="00D1197C" w:rsidP="00484563">
            <w:pPr>
              <w:pStyle w:val="NoSpacing"/>
              <w:jc w:val="right"/>
            </w:pPr>
            <w:r>
              <w:t>118</w:t>
            </w:r>
          </w:p>
        </w:tc>
        <w:tc>
          <w:tcPr>
            <w:tcW w:w="1137" w:type="pct"/>
          </w:tcPr>
          <w:p w:rsidR="00AA6790" w:rsidRPr="0049710E" w:rsidRDefault="00D1197C" w:rsidP="00484563">
            <w:pPr>
              <w:pStyle w:val="NoSpacing"/>
              <w:jc w:val="right"/>
            </w:pPr>
            <w:r>
              <w:t>191</w:t>
            </w:r>
          </w:p>
        </w:tc>
        <w:tc>
          <w:tcPr>
            <w:tcW w:w="1137" w:type="pct"/>
          </w:tcPr>
          <w:p w:rsidR="00AA6790" w:rsidRPr="0049710E" w:rsidRDefault="007118AC" w:rsidP="00484563">
            <w:pPr>
              <w:pStyle w:val="NoSpacing"/>
              <w:jc w:val="right"/>
            </w:pPr>
            <w:r>
              <w:t>101</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10</w:t>
            </w:r>
          </w:p>
        </w:tc>
        <w:tc>
          <w:tcPr>
            <w:tcW w:w="1137" w:type="pct"/>
          </w:tcPr>
          <w:p w:rsidR="00AA6790" w:rsidRPr="0049710E" w:rsidRDefault="00D1197C" w:rsidP="00484563">
            <w:pPr>
              <w:pStyle w:val="NoSpacing"/>
              <w:jc w:val="right"/>
            </w:pPr>
            <w:r>
              <w:t>107</w:t>
            </w:r>
          </w:p>
        </w:tc>
        <w:tc>
          <w:tcPr>
            <w:tcW w:w="1137" w:type="pct"/>
          </w:tcPr>
          <w:p w:rsidR="00AA6790" w:rsidRPr="0049710E" w:rsidRDefault="00D1197C" w:rsidP="00484563">
            <w:pPr>
              <w:pStyle w:val="NoSpacing"/>
              <w:jc w:val="right"/>
            </w:pPr>
            <w:r>
              <w:t>190</w:t>
            </w:r>
          </w:p>
        </w:tc>
        <w:tc>
          <w:tcPr>
            <w:tcW w:w="1137" w:type="pct"/>
          </w:tcPr>
          <w:p w:rsidR="00AA6790" w:rsidRPr="0049710E" w:rsidRDefault="007118AC" w:rsidP="00484563">
            <w:pPr>
              <w:pStyle w:val="NoSpacing"/>
              <w:jc w:val="right"/>
            </w:pPr>
            <w:r>
              <w:t>145</w:t>
            </w:r>
          </w:p>
        </w:tc>
      </w:tr>
      <w:tr w:rsidR="009622D1" w:rsidTr="00795BD9">
        <w:tc>
          <w:tcPr>
            <w:tcW w:w="1590" w:type="pct"/>
          </w:tcPr>
          <w:p w:rsidR="009622D1" w:rsidRDefault="009622D1" w:rsidP="00484563">
            <w:pPr>
              <w:pStyle w:val="NoSpacing"/>
              <w:jc w:val="right"/>
              <w:rPr>
                <w:rFonts w:eastAsia="MS Gothic"/>
              </w:rPr>
            </w:pPr>
            <w:r>
              <w:rPr>
                <w:rFonts w:eastAsia="MS Gothic"/>
              </w:rPr>
              <w:t>11</w:t>
            </w:r>
          </w:p>
        </w:tc>
        <w:tc>
          <w:tcPr>
            <w:tcW w:w="1137" w:type="pct"/>
          </w:tcPr>
          <w:p w:rsidR="009622D1" w:rsidRPr="0049710E" w:rsidRDefault="00D1197C" w:rsidP="00484563">
            <w:pPr>
              <w:pStyle w:val="NoSpacing"/>
              <w:jc w:val="right"/>
            </w:pPr>
            <w:r>
              <w:t>117</w:t>
            </w:r>
          </w:p>
        </w:tc>
        <w:tc>
          <w:tcPr>
            <w:tcW w:w="1137" w:type="pct"/>
          </w:tcPr>
          <w:p w:rsidR="009622D1" w:rsidRPr="0049710E" w:rsidRDefault="00D1197C" w:rsidP="00484563">
            <w:pPr>
              <w:pStyle w:val="NoSpacing"/>
              <w:jc w:val="right"/>
            </w:pPr>
            <w:r>
              <w:t>180</w:t>
            </w:r>
          </w:p>
        </w:tc>
        <w:tc>
          <w:tcPr>
            <w:tcW w:w="1137" w:type="pct"/>
          </w:tcPr>
          <w:p w:rsidR="009622D1" w:rsidRDefault="007118AC" w:rsidP="00484563">
            <w:pPr>
              <w:pStyle w:val="NoSpacing"/>
              <w:jc w:val="right"/>
            </w:pPr>
            <w:r>
              <w:t>180</w:t>
            </w:r>
          </w:p>
        </w:tc>
      </w:tr>
      <w:tr w:rsidR="009622D1" w:rsidTr="00795BD9">
        <w:tc>
          <w:tcPr>
            <w:tcW w:w="1590" w:type="pct"/>
          </w:tcPr>
          <w:p w:rsidR="009622D1" w:rsidRDefault="009622D1" w:rsidP="00484563">
            <w:pPr>
              <w:pStyle w:val="NoSpacing"/>
              <w:jc w:val="right"/>
              <w:rPr>
                <w:rFonts w:eastAsia="MS Gothic"/>
              </w:rPr>
            </w:pPr>
            <w:r>
              <w:rPr>
                <w:rFonts w:eastAsia="MS Gothic"/>
              </w:rPr>
              <w:t>12</w:t>
            </w:r>
          </w:p>
        </w:tc>
        <w:tc>
          <w:tcPr>
            <w:tcW w:w="1137" w:type="pct"/>
          </w:tcPr>
          <w:p w:rsidR="009622D1" w:rsidRPr="0049710E" w:rsidRDefault="00D1197C" w:rsidP="00484563">
            <w:pPr>
              <w:pStyle w:val="NoSpacing"/>
              <w:jc w:val="right"/>
            </w:pPr>
            <w:r>
              <w:t>149</w:t>
            </w:r>
          </w:p>
        </w:tc>
        <w:tc>
          <w:tcPr>
            <w:tcW w:w="1137" w:type="pct"/>
          </w:tcPr>
          <w:p w:rsidR="009622D1" w:rsidRPr="0049710E" w:rsidRDefault="00D1197C" w:rsidP="00484563">
            <w:pPr>
              <w:pStyle w:val="NoSpacing"/>
              <w:jc w:val="right"/>
            </w:pPr>
            <w:r>
              <w:t>176</w:t>
            </w:r>
          </w:p>
        </w:tc>
        <w:tc>
          <w:tcPr>
            <w:tcW w:w="1137" w:type="pct"/>
          </w:tcPr>
          <w:p w:rsidR="009622D1" w:rsidRDefault="007118AC" w:rsidP="00484563">
            <w:pPr>
              <w:pStyle w:val="NoSpacing"/>
              <w:jc w:val="right"/>
            </w:pPr>
            <w:r>
              <w:t>204</w:t>
            </w:r>
          </w:p>
        </w:tc>
      </w:tr>
      <w:tr w:rsidR="009622D1" w:rsidTr="00795BD9">
        <w:tc>
          <w:tcPr>
            <w:tcW w:w="1590" w:type="pct"/>
          </w:tcPr>
          <w:p w:rsidR="009622D1" w:rsidRDefault="009622D1" w:rsidP="00484563">
            <w:pPr>
              <w:pStyle w:val="NoSpacing"/>
              <w:jc w:val="right"/>
              <w:rPr>
                <w:rFonts w:eastAsia="MS Gothic"/>
              </w:rPr>
            </w:pPr>
            <w:r>
              <w:rPr>
                <w:rFonts w:eastAsia="MS Gothic"/>
              </w:rPr>
              <w:t>13</w:t>
            </w:r>
          </w:p>
        </w:tc>
        <w:tc>
          <w:tcPr>
            <w:tcW w:w="1137" w:type="pct"/>
          </w:tcPr>
          <w:p w:rsidR="009622D1" w:rsidRPr="0049710E" w:rsidRDefault="00D1197C" w:rsidP="00484563">
            <w:pPr>
              <w:pStyle w:val="NoSpacing"/>
              <w:jc w:val="right"/>
            </w:pPr>
            <w:r>
              <w:t>191</w:t>
            </w:r>
          </w:p>
        </w:tc>
        <w:tc>
          <w:tcPr>
            <w:tcW w:w="1137" w:type="pct"/>
          </w:tcPr>
          <w:p w:rsidR="009622D1" w:rsidRPr="0049710E" w:rsidRDefault="00D1197C" w:rsidP="00484563">
            <w:pPr>
              <w:pStyle w:val="NoSpacing"/>
              <w:jc w:val="right"/>
            </w:pPr>
            <w:r>
              <w:t>162</w:t>
            </w:r>
          </w:p>
        </w:tc>
        <w:tc>
          <w:tcPr>
            <w:tcW w:w="1137" w:type="pct"/>
          </w:tcPr>
          <w:p w:rsidR="009622D1" w:rsidRDefault="007118AC" w:rsidP="00484563">
            <w:pPr>
              <w:pStyle w:val="NoSpacing"/>
              <w:jc w:val="right"/>
            </w:pPr>
            <w:r>
              <w:t>213</w:t>
            </w:r>
          </w:p>
        </w:tc>
      </w:tr>
      <w:tr w:rsidR="009622D1" w:rsidTr="00795BD9">
        <w:tc>
          <w:tcPr>
            <w:tcW w:w="1590" w:type="pct"/>
          </w:tcPr>
          <w:p w:rsidR="009622D1" w:rsidRDefault="009622D1" w:rsidP="00484563">
            <w:pPr>
              <w:pStyle w:val="NoSpacing"/>
              <w:jc w:val="right"/>
              <w:rPr>
                <w:rFonts w:eastAsia="MS Gothic"/>
              </w:rPr>
            </w:pPr>
            <w:r>
              <w:rPr>
                <w:rFonts w:eastAsia="MS Gothic"/>
              </w:rPr>
              <w:t>14</w:t>
            </w:r>
          </w:p>
        </w:tc>
        <w:tc>
          <w:tcPr>
            <w:tcW w:w="1137" w:type="pct"/>
          </w:tcPr>
          <w:p w:rsidR="009622D1" w:rsidRPr="0049710E" w:rsidRDefault="00D1197C" w:rsidP="00484563">
            <w:pPr>
              <w:pStyle w:val="NoSpacing"/>
              <w:jc w:val="right"/>
            </w:pPr>
            <w:r>
              <w:t>234</w:t>
            </w:r>
          </w:p>
        </w:tc>
        <w:tc>
          <w:tcPr>
            <w:tcW w:w="1137" w:type="pct"/>
          </w:tcPr>
          <w:p w:rsidR="009622D1" w:rsidRPr="0049710E" w:rsidRDefault="00D1197C" w:rsidP="00484563">
            <w:pPr>
              <w:pStyle w:val="NoSpacing"/>
              <w:jc w:val="right"/>
            </w:pPr>
            <w:r>
              <w:t>144</w:t>
            </w:r>
          </w:p>
        </w:tc>
        <w:tc>
          <w:tcPr>
            <w:tcW w:w="1137" w:type="pct"/>
          </w:tcPr>
          <w:p w:rsidR="009622D1" w:rsidRDefault="007118AC" w:rsidP="00484563">
            <w:pPr>
              <w:pStyle w:val="NoSpacing"/>
              <w:jc w:val="right"/>
            </w:pPr>
            <w:r>
              <w:t>206</w:t>
            </w:r>
          </w:p>
        </w:tc>
      </w:tr>
      <w:tr w:rsidR="009622D1" w:rsidTr="00795BD9">
        <w:tc>
          <w:tcPr>
            <w:tcW w:w="1590" w:type="pct"/>
          </w:tcPr>
          <w:p w:rsidR="009622D1" w:rsidRDefault="009622D1" w:rsidP="00484563">
            <w:pPr>
              <w:pStyle w:val="NoSpacing"/>
              <w:jc w:val="right"/>
              <w:rPr>
                <w:rFonts w:eastAsia="MS Gothic"/>
              </w:rPr>
            </w:pPr>
            <w:r>
              <w:rPr>
                <w:rFonts w:eastAsia="MS Gothic"/>
              </w:rPr>
              <w:t>15</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22</w:t>
            </w:r>
          </w:p>
        </w:tc>
        <w:tc>
          <w:tcPr>
            <w:tcW w:w="1137" w:type="pct"/>
          </w:tcPr>
          <w:p w:rsidR="009622D1" w:rsidRDefault="007118AC" w:rsidP="00484563">
            <w:pPr>
              <w:pStyle w:val="NoSpacing"/>
              <w:jc w:val="right"/>
            </w:pPr>
            <w:r>
              <w:t>183</w:t>
            </w:r>
          </w:p>
        </w:tc>
      </w:tr>
      <w:tr w:rsidR="009622D1" w:rsidTr="00795BD9">
        <w:tc>
          <w:tcPr>
            <w:tcW w:w="1590" w:type="pct"/>
          </w:tcPr>
          <w:p w:rsidR="009622D1" w:rsidRDefault="009622D1" w:rsidP="00484563">
            <w:pPr>
              <w:pStyle w:val="NoSpacing"/>
              <w:jc w:val="right"/>
              <w:rPr>
                <w:rFonts w:eastAsia="MS Gothic"/>
              </w:rPr>
            </w:pPr>
            <w:r>
              <w:rPr>
                <w:rFonts w:eastAsia="MS Gothic"/>
              </w:rPr>
              <w:t>16</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01</w:t>
            </w:r>
          </w:p>
        </w:tc>
        <w:tc>
          <w:tcPr>
            <w:tcW w:w="1137" w:type="pct"/>
          </w:tcPr>
          <w:p w:rsidR="009622D1" w:rsidRDefault="007118AC" w:rsidP="00484563">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F660F5">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NoSpacing"/>
              <w:jc w:val="center"/>
            </w:pPr>
            <w:r>
              <w:t>Participant</w:t>
            </w:r>
          </w:p>
        </w:tc>
        <w:tc>
          <w:tcPr>
            <w:tcW w:w="1146" w:type="pct"/>
          </w:tcPr>
          <w:p w:rsidR="005F52AC" w:rsidRDefault="005F52AC" w:rsidP="00484563">
            <w:pPr>
              <w:pStyle w:val="NoSpacing"/>
              <w:jc w:val="center"/>
            </w:pPr>
            <w:r>
              <w:t>Paired-Comparison</w:t>
            </w:r>
          </w:p>
        </w:tc>
        <w:tc>
          <w:tcPr>
            <w:tcW w:w="1666" w:type="pct"/>
          </w:tcPr>
          <w:p w:rsidR="005F52AC" w:rsidRDefault="005F52AC" w:rsidP="00484563">
            <w:pPr>
              <w:pStyle w:val="NoSpacing"/>
              <w:jc w:val="center"/>
            </w:pPr>
            <w:r>
              <w:t>Multi-Items Rearrangement</w:t>
            </w:r>
          </w:p>
        </w:tc>
        <w:tc>
          <w:tcPr>
            <w:tcW w:w="1517" w:type="pct"/>
          </w:tcPr>
          <w:p w:rsidR="005F52AC" w:rsidRDefault="005F52AC" w:rsidP="00484563">
            <w:pPr>
              <w:pStyle w:val="NoSpacing"/>
              <w:jc w:val="center"/>
            </w:pPr>
            <w:r>
              <w:t>Validity</w:t>
            </w:r>
          </w:p>
        </w:tc>
      </w:tr>
      <w:tr w:rsidR="005F52AC" w:rsidTr="00484563">
        <w:tc>
          <w:tcPr>
            <w:tcW w:w="671" w:type="pct"/>
          </w:tcPr>
          <w:p w:rsidR="005F52AC" w:rsidRDefault="005F52AC" w:rsidP="00484563">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Default="005F52AC" w:rsidP="00484563">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484563">
            <w:pPr>
              <w:pStyle w:val="NoSpacing"/>
              <w:jc w:val="right"/>
            </w:pPr>
            <w:r>
              <w:t>0.91</w:t>
            </w:r>
          </w:p>
        </w:tc>
      </w:tr>
      <w:tr w:rsidR="005F52AC" w:rsidTr="00484563">
        <w:tc>
          <w:tcPr>
            <w:tcW w:w="671" w:type="pct"/>
          </w:tcPr>
          <w:p w:rsidR="005F52AC" w:rsidRDefault="005F52AC" w:rsidP="00484563">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484563">
        <w:tc>
          <w:tcPr>
            <w:tcW w:w="671" w:type="pct"/>
          </w:tcPr>
          <w:p w:rsidR="005F52AC" w:rsidRDefault="005F52AC" w:rsidP="00484563">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Default="005F52AC" w:rsidP="00484563">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484563">
        <w:tc>
          <w:tcPr>
            <w:tcW w:w="671" w:type="pct"/>
          </w:tcPr>
          <w:p w:rsidR="005F52AC" w:rsidRDefault="005F52AC" w:rsidP="00484563">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NoSpacing"/>
      </w:pPr>
      <w:r w:rsidRPr="00A52357">
        <w:rPr>
          <w:noProof/>
          <w:lang w:val="de-CH" w:eastAsia="zh-TW"/>
        </w:rPr>
        <w:drawing>
          <wp:inline distT="0" distB="0" distL="0" distR="0" wp14:anchorId="605215EF" wp14:editId="48204944">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Emphasis"/>
        </w:rPr>
        <w:t xml:space="preserve">Figure </w:t>
      </w:r>
      <w:bookmarkStart w:id="4" w:name="f_procedure"/>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1</w:t>
      </w:r>
      <w:r>
        <w:rPr>
          <w:rStyle w:val="Emphasis"/>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NoSpacing"/>
      </w:pPr>
      <w:r w:rsidRPr="00A52357">
        <w:rPr>
          <w:noProof/>
          <w:lang w:val="de-CH" w:eastAsia="zh-TW"/>
        </w:rPr>
        <w:lastRenderedPageBreak/>
        <w:drawing>
          <wp:inline distT="0" distB="0" distL="0" distR="0" wp14:anchorId="19A78E92" wp14:editId="4C153AD9">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5"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F660F5">
        <w:rPr>
          <w:rStyle w:val="Emphasis"/>
          <w:noProof/>
        </w:rPr>
        <w:t>2</w:t>
      </w:r>
      <w:r w:rsidR="00563915">
        <w:rPr>
          <w:rStyle w:val="Emphasis"/>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657F7F6E" wp14:editId="67488EA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6" w:name="f_exp1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3</w:t>
      </w:r>
      <w:r>
        <w:rPr>
          <w:rStyle w:val="Emphasis"/>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F660F5" w:rsidRPr="00F660F5">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65967C61" wp14:editId="592E86E7">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7"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F660F5">
        <w:rPr>
          <w:rStyle w:val="Emphasis"/>
          <w:noProof/>
        </w:rPr>
        <w:t>4</w:t>
      </w:r>
      <w:r w:rsidR="003E5EA3">
        <w:rPr>
          <w:rStyle w:val="Emphasis"/>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8FA3ACF" wp14:editId="62AF10CE">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8" w:name="f_exp2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5</w:t>
      </w:r>
      <w:r>
        <w:rPr>
          <w:rStyle w:val="Emphasis"/>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F660F5" w:rsidRPr="00F660F5">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6B1F" w:rsidRDefault="00FA6B1F">
      <w:pPr>
        <w:spacing w:line="240" w:lineRule="auto"/>
      </w:pPr>
      <w:r>
        <w:separator/>
      </w:r>
    </w:p>
  </w:endnote>
  <w:endnote w:type="continuationSeparator" w:id="0">
    <w:p w:rsidR="00FA6B1F" w:rsidRDefault="00FA6B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6B1F" w:rsidRDefault="00FA6B1F">
      <w:pPr>
        <w:spacing w:line="240" w:lineRule="auto"/>
      </w:pPr>
      <w:r>
        <w:separator/>
      </w:r>
    </w:p>
  </w:footnote>
  <w:footnote w:type="continuationSeparator" w:id="0">
    <w:p w:rsidR="00FA6B1F" w:rsidRDefault="00FA6B1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FA6B1F">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16F25">
          <w:rPr>
            <w:rStyle w:val="Strong"/>
          </w:rPr>
          <w:t>[Shortened Title up to 50 Characters]</w:t>
        </w:r>
      </w:sdtContent>
    </w:sdt>
    <w:r w:rsidR="00A16F25">
      <w:rPr>
        <w:rStyle w:val="Strong"/>
      </w:rPr>
      <w:ptab w:relativeTo="margin" w:alignment="right" w:leader="none"/>
    </w:r>
    <w:r w:rsidR="00A16F25">
      <w:rPr>
        <w:rStyle w:val="Strong"/>
      </w:rPr>
      <w:fldChar w:fldCharType="begin"/>
    </w:r>
    <w:r w:rsidR="00A16F25">
      <w:rPr>
        <w:rStyle w:val="Strong"/>
      </w:rPr>
      <w:instrText xml:space="preserve"> PAGE   \* MERGEFORMAT </w:instrText>
    </w:r>
    <w:r w:rsidR="00A16F25">
      <w:rPr>
        <w:rStyle w:val="Strong"/>
      </w:rPr>
      <w:fldChar w:fldCharType="separate"/>
    </w:r>
    <w:r w:rsidR="008806D2">
      <w:rPr>
        <w:rStyle w:val="Strong"/>
        <w:noProof/>
      </w:rPr>
      <w:t>11</w:t>
    </w:r>
    <w:r w:rsidR="00A16F25">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A16F25">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806D2">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2CA9"/>
    <w:rsid w:val="00003BD9"/>
    <w:rsid w:val="000121CD"/>
    <w:rsid w:val="000160B6"/>
    <w:rsid w:val="00016DA2"/>
    <w:rsid w:val="000171C0"/>
    <w:rsid w:val="000218E5"/>
    <w:rsid w:val="000223FD"/>
    <w:rsid w:val="0003110C"/>
    <w:rsid w:val="000320B3"/>
    <w:rsid w:val="00037619"/>
    <w:rsid w:val="00040BEC"/>
    <w:rsid w:val="00053845"/>
    <w:rsid w:val="000539CC"/>
    <w:rsid w:val="0005400D"/>
    <w:rsid w:val="00056683"/>
    <w:rsid w:val="00060C31"/>
    <w:rsid w:val="00066B3F"/>
    <w:rsid w:val="00070D4B"/>
    <w:rsid w:val="00074F21"/>
    <w:rsid w:val="00080CF5"/>
    <w:rsid w:val="00081211"/>
    <w:rsid w:val="000A15A0"/>
    <w:rsid w:val="000A1D1E"/>
    <w:rsid w:val="000A26D8"/>
    <w:rsid w:val="000A4E5B"/>
    <w:rsid w:val="000A6AA5"/>
    <w:rsid w:val="000B6FE8"/>
    <w:rsid w:val="000C2BA0"/>
    <w:rsid w:val="000C35D1"/>
    <w:rsid w:val="000C4C6D"/>
    <w:rsid w:val="000C731F"/>
    <w:rsid w:val="000D1B7B"/>
    <w:rsid w:val="000E22F7"/>
    <w:rsid w:val="000E2A91"/>
    <w:rsid w:val="000E4B66"/>
    <w:rsid w:val="000F371A"/>
    <w:rsid w:val="000F48CC"/>
    <w:rsid w:val="000F56FA"/>
    <w:rsid w:val="001018BA"/>
    <w:rsid w:val="001049B3"/>
    <w:rsid w:val="0010790C"/>
    <w:rsid w:val="001144BC"/>
    <w:rsid w:val="001164B2"/>
    <w:rsid w:val="001167D5"/>
    <w:rsid w:val="00120099"/>
    <w:rsid w:val="00120F12"/>
    <w:rsid w:val="001270C0"/>
    <w:rsid w:val="001318F1"/>
    <w:rsid w:val="00135E46"/>
    <w:rsid w:val="00136AA7"/>
    <w:rsid w:val="00137C48"/>
    <w:rsid w:val="001410E2"/>
    <w:rsid w:val="00146BFE"/>
    <w:rsid w:val="0015025B"/>
    <w:rsid w:val="001512AC"/>
    <w:rsid w:val="00151E39"/>
    <w:rsid w:val="0015233C"/>
    <w:rsid w:val="001530C0"/>
    <w:rsid w:val="00153F0E"/>
    <w:rsid w:val="00160D04"/>
    <w:rsid w:val="00162FC9"/>
    <w:rsid w:val="00171A1A"/>
    <w:rsid w:val="001723CE"/>
    <w:rsid w:val="00175767"/>
    <w:rsid w:val="0017640D"/>
    <w:rsid w:val="001771AE"/>
    <w:rsid w:val="00180875"/>
    <w:rsid w:val="00181AA6"/>
    <w:rsid w:val="00184E3F"/>
    <w:rsid w:val="00187899"/>
    <w:rsid w:val="00193FAC"/>
    <w:rsid w:val="001943BC"/>
    <w:rsid w:val="001960FE"/>
    <w:rsid w:val="001A0FC3"/>
    <w:rsid w:val="001A170C"/>
    <w:rsid w:val="001A2E51"/>
    <w:rsid w:val="001A395D"/>
    <w:rsid w:val="001A551E"/>
    <w:rsid w:val="001A76C1"/>
    <w:rsid w:val="001B3054"/>
    <w:rsid w:val="001C0182"/>
    <w:rsid w:val="001C2D1B"/>
    <w:rsid w:val="001C30C4"/>
    <w:rsid w:val="001C45D4"/>
    <w:rsid w:val="001C733B"/>
    <w:rsid w:val="001D5C5A"/>
    <w:rsid w:val="001D5E2A"/>
    <w:rsid w:val="001E3747"/>
    <w:rsid w:val="001E56A0"/>
    <w:rsid w:val="001F48E3"/>
    <w:rsid w:val="002006AB"/>
    <w:rsid w:val="00214C3D"/>
    <w:rsid w:val="00220226"/>
    <w:rsid w:val="00227D15"/>
    <w:rsid w:val="0023302C"/>
    <w:rsid w:val="00235057"/>
    <w:rsid w:val="00240FA2"/>
    <w:rsid w:val="002412B9"/>
    <w:rsid w:val="002541A9"/>
    <w:rsid w:val="00263F5F"/>
    <w:rsid w:val="00267272"/>
    <w:rsid w:val="00273F04"/>
    <w:rsid w:val="00277367"/>
    <w:rsid w:val="00277D05"/>
    <w:rsid w:val="002812CD"/>
    <w:rsid w:val="0028780F"/>
    <w:rsid w:val="00291229"/>
    <w:rsid w:val="0029320F"/>
    <w:rsid w:val="00294B3C"/>
    <w:rsid w:val="002951D5"/>
    <w:rsid w:val="00296D3A"/>
    <w:rsid w:val="002A435A"/>
    <w:rsid w:val="002B1D59"/>
    <w:rsid w:val="002C287B"/>
    <w:rsid w:val="002C7A79"/>
    <w:rsid w:val="002D26C0"/>
    <w:rsid w:val="002D759B"/>
    <w:rsid w:val="002E0C55"/>
    <w:rsid w:val="002E0EB3"/>
    <w:rsid w:val="002E20A3"/>
    <w:rsid w:val="002E32B0"/>
    <w:rsid w:val="002E42F7"/>
    <w:rsid w:val="002E4806"/>
    <w:rsid w:val="002F04CB"/>
    <w:rsid w:val="002F3B64"/>
    <w:rsid w:val="002F6EE2"/>
    <w:rsid w:val="00302F1C"/>
    <w:rsid w:val="003038DC"/>
    <w:rsid w:val="00304755"/>
    <w:rsid w:val="0030590D"/>
    <w:rsid w:val="00307FAC"/>
    <w:rsid w:val="0031081F"/>
    <w:rsid w:val="00311125"/>
    <w:rsid w:val="00311B57"/>
    <w:rsid w:val="00320451"/>
    <w:rsid w:val="00322476"/>
    <w:rsid w:val="00324137"/>
    <w:rsid w:val="00331A40"/>
    <w:rsid w:val="003334BC"/>
    <w:rsid w:val="00334956"/>
    <w:rsid w:val="003413AB"/>
    <w:rsid w:val="003473C5"/>
    <w:rsid w:val="00350680"/>
    <w:rsid w:val="0035131D"/>
    <w:rsid w:val="0035188D"/>
    <w:rsid w:val="00352D8D"/>
    <w:rsid w:val="00353199"/>
    <w:rsid w:val="003544D6"/>
    <w:rsid w:val="00354538"/>
    <w:rsid w:val="00364FA2"/>
    <w:rsid w:val="00365E11"/>
    <w:rsid w:val="00366069"/>
    <w:rsid w:val="0038127A"/>
    <w:rsid w:val="003815D2"/>
    <w:rsid w:val="003848CF"/>
    <w:rsid w:val="00390E3B"/>
    <w:rsid w:val="00393A44"/>
    <w:rsid w:val="003948F6"/>
    <w:rsid w:val="003A1590"/>
    <w:rsid w:val="003A4782"/>
    <w:rsid w:val="003A543E"/>
    <w:rsid w:val="003A5804"/>
    <w:rsid w:val="003A6FB5"/>
    <w:rsid w:val="003A7CA1"/>
    <w:rsid w:val="003B0D45"/>
    <w:rsid w:val="003B7DC3"/>
    <w:rsid w:val="003C05CA"/>
    <w:rsid w:val="003C25B3"/>
    <w:rsid w:val="003D44EA"/>
    <w:rsid w:val="003D5E81"/>
    <w:rsid w:val="003D6297"/>
    <w:rsid w:val="003D6CCE"/>
    <w:rsid w:val="003E5EA3"/>
    <w:rsid w:val="003E7DBA"/>
    <w:rsid w:val="003F2307"/>
    <w:rsid w:val="003F3AF2"/>
    <w:rsid w:val="003F64FF"/>
    <w:rsid w:val="00402788"/>
    <w:rsid w:val="00405D3B"/>
    <w:rsid w:val="00407649"/>
    <w:rsid w:val="00414191"/>
    <w:rsid w:val="004141C0"/>
    <w:rsid w:val="00415B84"/>
    <w:rsid w:val="00417DD3"/>
    <w:rsid w:val="0042712C"/>
    <w:rsid w:val="00427625"/>
    <w:rsid w:val="00431F71"/>
    <w:rsid w:val="00437404"/>
    <w:rsid w:val="00444B5E"/>
    <w:rsid w:val="004475A8"/>
    <w:rsid w:val="00454E84"/>
    <w:rsid w:val="00464A8F"/>
    <w:rsid w:val="00466008"/>
    <w:rsid w:val="00484563"/>
    <w:rsid w:val="00486535"/>
    <w:rsid w:val="00487EBB"/>
    <w:rsid w:val="004925E4"/>
    <w:rsid w:val="0049644F"/>
    <w:rsid w:val="0049710E"/>
    <w:rsid w:val="004A01C0"/>
    <w:rsid w:val="004A44B5"/>
    <w:rsid w:val="004A5DD1"/>
    <w:rsid w:val="004A6FD1"/>
    <w:rsid w:val="004B0D49"/>
    <w:rsid w:val="004B0FD7"/>
    <w:rsid w:val="004B18F8"/>
    <w:rsid w:val="004C0020"/>
    <w:rsid w:val="004C4F9B"/>
    <w:rsid w:val="004C5D18"/>
    <w:rsid w:val="004C7312"/>
    <w:rsid w:val="004D0D26"/>
    <w:rsid w:val="004D359B"/>
    <w:rsid w:val="004D41DC"/>
    <w:rsid w:val="004D777A"/>
    <w:rsid w:val="004E02CB"/>
    <w:rsid w:val="004E62F9"/>
    <w:rsid w:val="004F0ADF"/>
    <w:rsid w:val="004F1415"/>
    <w:rsid w:val="004F29A0"/>
    <w:rsid w:val="004F41F7"/>
    <w:rsid w:val="004F48A1"/>
    <w:rsid w:val="004F4BB9"/>
    <w:rsid w:val="00510BE3"/>
    <w:rsid w:val="00510C5F"/>
    <w:rsid w:val="00516957"/>
    <w:rsid w:val="00526747"/>
    <w:rsid w:val="00527DB6"/>
    <w:rsid w:val="005319B1"/>
    <w:rsid w:val="00532C0C"/>
    <w:rsid w:val="005432D5"/>
    <w:rsid w:val="00550D58"/>
    <w:rsid w:val="0055382A"/>
    <w:rsid w:val="00555F14"/>
    <w:rsid w:val="005562D2"/>
    <w:rsid w:val="00557FEF"/>
    <w:rsid w:val="00560941"/>
    <w:rsid w:val="005613A3"/>
    <w:rsid w:val="00563915"/>
    <w:rsid w:val="005675B1"/>
    <w:rsid w:val="00570703"/>
    <w:rsid w:val="005744FD"/>
    <w:rsid w:val="005836FD"/>
    <w:rsid w:val="00594EF5"/>
    <w:rsid w:val="005965B6"/>
    <w:rsid w:val="00597074"/>
    <w:rsid w:val="005A0477"/>
    <w:rsid w:val="005A0DD3"/>
    <w:rsid w:val="005A7DF1"/>
    <w:rsid w:val="005B1FB7"/>
    <w:rsid w:val="005B2892"/>
    <w:rsid w:val="005C0C7C"/>
    <w:rsid w:val="005C2E69"/>
    <w:rsid w:val="005C2F69"/>
    <w:rsid w:val="005C2FF6"/>
    <w:rsid w:val="005D3350"/>
    <w:rsid w:val="005D4F0B"/>
    <w:rsid w:val="005D71AD"/>
    <w:rsid w:val="005E2BED"/>
    <w:rsid w:val="005E32FD"/>
    <w:rsid w:val="005F407E"/>
    <w:rsid w:val="005F4604"/>
    <w:rsid w:val="005F52AC"/>
    <w:rsid w:val="00600D45"/>
    <w:rsid w:val="00602E99"/>
    <w:rsid w:val="0060410F"/>
    <w:rsid w:val="0061149F"/>
    <w:rsid w:val="006119BA"/>
    <w:rsid w:val="006143D8"/>
    <w:rsid w:val="00624DC0"/>
    <w:rsid w:val="00627BD0"/>
    <w:rsid w:val="00631067"/>
    <w:rsid w:val="00632ACF"/>
    <w:rsid w:val="00632E5A"/>
    <w:rsid w:val="00635F38"/>
    <w:rsid w:val="00637AF9"/>
    <w:rsid w:val="00640194"/>
    <w:rsid w:val="00642E41"/>
    <w:rsid w:val="00650372"/>
    <w:rsid w:val="006564A6"/>
    <w:rsid w:val="006608BF"/>
    <w:rsid w:val="006610EF"/>
    <w:rsid w:val="0066181F"/>
    <w:rsid w:val="00663DD1"/>
    <w:rsid w:val="00666BEC"/>
    <w:rsid w:val="00667313"/>
    <w:rsid w:val="006679E0"/>
    <w:rsid w:val="00670F26"/>
    <w:rsid w:val="00672D43"/>
    <w:rsid w:val="00677D4F"/>
    <w:rsid w:val="006812B3"/>
    <w:rsid w:val="00687D46"/>
    <w:rsid w:val="00690838"/>
    <w:rsid w:val="00697F02"/>
    <w:rsid w:val="006A7D33"/>
    <w:rsid w:val="006C0098"/>
    <w:rsid w:val="006C4FFC"/>
    <w:rsid w:val="006D25E5"/>
    <w:rsid w:val="006E0133"/>
    <w:rsid w:val="006E0E18"/>
    <w:rsid w:val="006E112F"/>
    <w:rsid w:val="006E17F1"/>
    <w:rsid w:val="006E2E2A"/>
    <w:rsid w:val="006E3575"/>
    <w:rsid w:val="006E3B0F"/>
    <w:rsid w:val="006E6CA0"/>
    <w:rsid w:val="006F03A8"/>
    <w:rsid w:val="006F1222"/>
    <w:rsid w:val="006F17AD"/>
    <w:rsid w:val="006F52F9"/>
    <w:rsid w:val="006F6F2E"/>
    <w:rsid w:val="00704CB1"/>
    <w:rsid w:val="00706CED"/>
    <w:rsid w:val="00707A58"/>
    <w:rsid w:val="007118AC"/>
    <w:rsid w:val="00713257"/>
    <w:rsid w:val="007133CA"/>
    <w:rsid w:val="00714687"/>
    <w:rsid w:val="0072153E"/>
    <w:rsid w:val="00722D76"/>
    <w:rsid w:val="00723345"/>
    <w:rsid w:val="00732BE0"/>
    <w:rsid w:val="00734F42"/>
    <w:rsid w:val="007379D3"/>
    <w:rsid w:val="0074039E"/>
    <w:rsid w:val="0074151B"/>
    <w:rsid w:val="00741795"/>
    <w:rsid w:val="00741B04"/>
    <w:rsid w:val="0074535A"/>
    <w:rsid w:val="00745DC6"/>
    <w:rsid w:val="007551C7"/>
    <w:rsid w:val="007566D5"/>
    <w:rsid w:val="00762CA3"/>
    <w:rsid w:val="007770D1"/>
    <w:rsid w:val="00781CCA"/>
    <w:rsid w:val="0078477F"/>
    <w:rsid w:val="00787150"/>
    <w:rsid w:val="0079077A"/>
    <w:rsid w:val="0079244E"/>
    <w:rsid w:val="00792FC8"/>
    <w:rsid w:val="00795BD9"/>
    <w:rsid w:val="007A6D29"/>
    <w:rsid w:val="007B40CE"/>
    <w:rsid w:val="007B5363"/>
    <w:rsid w:val="007B7D3B"/>
    <w:rsid w:val="007C4A28"/>
    <w:rsid w:val="007D0C11"/>
    <w:rsid w:val="007D10C3"/>
    <w:rsid w:val="007D4E19"/>
    <w:rsid w:val="007E18DF"/>
    <w:rsid w:val="007E3D3D"/>
    <w:rsid w:val="007F0355"/>
    <w:rsid w:val="007F0BD3"/>
    <w:rsid w:val="007F4133"/>
    <w:rsid w:val="007F5882"/>
    <w:rsid w:val="008003E9"/>
    <w:rsid w:val="008005D3"/>
    <w:rsid w:val="00802752"/>
    <w:rsid w:val="008032DE"/>
    <w:rsid w:val="00805C25"/>
    <w:rsid w:val="00806896"/>
    <w:rsid w:val="00806C4E"/>
    <w:rsid w:val="00806DB4"/>
    <w:rsid w:val="008121BC"/>
    <w:rsid w:val="00812FBF"/>
    <w:rsid w:val="008136A0"/>
    <w:rsid w:val="008201FC"/>
    <w:rsid w:val="00821407"/>
    <w:rsid w:val="0082460D"/>
    <w:rsid w:val="008303BE"/>
    <w:rsid w:val="0083195B"/>
    <w:rsid w:val="00833FB4"/>
    <w:rsid w:val="00834ABD"/>
    <w:rsid w:val="00835612"/>
    <w:rsid w:val="008422F3"/>
    <w:rsid w:val="00843620"/>
    <w:rsid w:val="00857526"/>
    <w:rsid w:val="0086546A"/>
    <w:rsid w:val="00865E91"/>
    <w:rsid w:val="008678D6"/>
    <w:rsid w:val="008706F0"/>
    <w:rsid w:val="00872008"/>
    <w:rsid w:val="00873076"/>
    <w:rsid w:val="00875274"/>
    <w:rsid w:val="00875C3A"/>
    <w:rsid w:val="00876274"/>
    <w:rsid w:val="00877D7D"/>
    <w:rsid w:val="008806D2"/>
    <w:rsid w:val="00886A5D"/>
    <w:rsid w:val="008922A7"/>
    <w:rsid w:val="00893575"/>
    <w:rsid w:val="00895D7E"/>
    <w:rsid w:val="008A40A4"/>
    <w:rsid w:val="008A418E"/>
    <w:rsid w:val="008A44A7"/>
    <w:rsid w:val="008A66C1"/>
    <w:rsid w:val="008A70D6"/>
    <w:rsid w:val="008A7968"/>
    <w:rsid w:val="008A7983"/>
    <w:rsid w:val="008B3AC5"/>
    <w:rsid w:val="008E0415"/>
    <w:rsid w:val="008E39F3"/>
    <w:rsid w:val="008F114E"/>
    <w:rsid w:val="008F12B9"/>
    <w:rsid w:val="008F3EBE"/>
    <w:rsid w:val="008F485E"/>
    <w:rsid w:val="00900E5C"/>
    <w:rsid w:val="00900FD7"/>
    <w:rsid w:val="00906081"/>
    <w:rsid w:val="009143A1"/>
    <w:rsid w:val="00916F9C"/>
    <w:rsid w:val="00917AC5"/>
    <w:rsid w:val="00920B95"/>
    <w:rsid w:val="00921AAA"/>
    <w:rsid w:val="00933DAD"/>
    <w:rsid w:val="0093481C"/>
    <w:rsid w:val="00935896"/>
    <w:rsid w:val="00940DFC"/>
    <w:rsid w:val="009427D4"/>
    <w:rsid w:val="009454FE"/>
    <w:rsid w:val="00951C5F"/>
    <w:rsid w:val="00952AB9"/>
    <w:rsid w:val="00953EA3"/>
    <w:rsid w:val="00954BAC"/>
    <w:rsid w:val="00962099"/>
    <w:rsid w:val="00962198"/>
    <w:rsid w:val="009622D1"/>
    <w:rsid w:val="00965D60"/>
    <w:rsid w:val="009662EC"/>
    <w:rsid w:val="00971392"/>
    <w:rsid w:val="00971FA5"/>
    <w:rsid w:val="00972014"/>
    <w:rsid w:val="009735AB"/>
    <w:rsid w:val="00982576"/>
    <w:rsid w:val="00982D53"/>
    <w:rsid w:val="00985B25"/>
    <w:rsid w:val="00992128"/>
    <w:rsid w:val="00995C7A"/>
    <w:rsid w:val="00997C09"/>
    <w:rsid w:val="009A1B54"/>
    <w:rsid w:val="009A660A"/>
    <w:rsid w:val="009B1B37"/>
    <w:rsid w:val="009B2271"/>
    <w:rsid w:val="009B57D4"/>
    <w:rsid w:val="009B6A84"/>
    <w:rsid w:val="009C0037"/>
    <w:rsid w:val="009C09D6"/>
    <w:rsid w:val="009C738C"/>
    <w:rsid w:val="009D09B1"/>
    <w:rsid w:val="009D30CB"/>
    <w:rsid w:val="009E4098"/>
    <w:rsid w:val="009E529A"/>
    <w:rsid w:val="009E53F2"/>
    <w:rsid w:val="009E5476"/>
    <w:rsid w:val="009F4B35"/>
    <w:rsid w:val="00A017D8"/>
    <w:rsid w:val="00A05885"/>
    <w:rsid w:val="00A16F25"/>
    <w:rsid w:val="00A17F2F"/>
    <w:rsid w:val="00A23C34"/>
    <w:rsid w:val="00A269CA"/>
    <w:rsid w:val="00A359F5"/>
    <w:rsid w:val="00A40182"/>
    <w:rsid w:val="00A42F01"/>
    <w:rsid w:val="00A42FD0"/>
    <w:rsid w:val="00A443CC"/>
    <w:rsid w:val="00A46377"/>
    <w:rsid w:val="00A52357"/>
    <w:rsid w:val="00A55D39"/>
    <w:rsid w:val="00A6101A"/>
    <w:rsid w:val="00A6269B"/>
    <w:rsid w:val="00A6347A"/>
    <w:rsid w:val="00A67EB6"/>
    <w:rsid w:val="00A9358E"/>
    <w:rsid w:val="00A95F30"/>
    <w:rsid w:val="00AA655D"/>
    <w:rsid w:val="00AA6790"/>
    <w:rsid w:val="00AB1C8A"/>
    <w:rsid w:val="00AD0A51"/>
    <w:rsid w:val="00AD293D"/>
    <w:rsid w:val="00AD5E4C"/>
    <w:rsid w:val="00AD6705"/>
    <w:rsid w:val="00AD7A7F"/>
    <w:rsid w:val="00AE0F46"/>
    <w:rsid w:val="00AE11FD"/>
    <w:rsid w:val="00AE2E7D"/>
    <w:rsid w:val="00AE49F2"/>
    <w:rsid w:val="00AE697B"/>
    <w:rsid w:val="00AF19E6"/>
    <w:rsid w:val="00AF2B34"/>
    <w:rsid w:val="00AF2E1A"/>
    <w:rsid w:val="00AF4A78"/>
    <w:rsid w:val="00AF5107"/>
    <w:rsid w:val="00AF55E5"/>
    <w:rsid w:val="00AF5B98"/>
    <w:rsid w:val="00B00946"/>
    <w:rsid w:val="00B0098F"/>
    <w:rsid w:val="00B02BEE"/>
    <w:rsid w:val="00B12E73"/>
    <w:rsid w:val="00B1674D"/>
    <w:rsid w:val="00B170FF"/>
    <w:rsid w:val="00B2226D"/>
    <w:rsid w:val="00B2411F"/>
    <w:rsid w:val="00B27DC6"/>
    <w:rsid w:val="00B32632"/>
    <w:rsid w:val="00B462A9"/>
    <w:rsid w:val="00B4773A"/>
    <w:rsid w:val="00B534B2"/>
    <w:rsid w:val="00B53F02"/>
    <w:rsid w:val="00B55347"/>
    <w:rsid w:val="00B55C50"/>
    <w:rsid w:val="00B62461"/>
    <w:rsid w:val="00B66913"/>
    <w:rsid w:val="00B73E29"/>
    <w:rsid w:val="00B751D5"/>
    <w:rsid w:val="00B7555E"/>
    <w:rsid w:val="00B825A4"/>
    <w:rsid w:val="00B868AD"/>
    <w:rsid w:val="00B90426"/>
    <w:rsid w:val="00B90D50"/>
    <w:rsid w:val="00B939E6"/>
    <w:rsid w:val="00B95951"/>
    <w:rsid w:val="00BA2E1B"/>
    <w:rsid w:val="00BA3089"/>
    <w:rsid w:val="00BA4284"/>
    <w:rsid w:val="00BB3A52"/>
    <w:rsid w:val="00BB4972"/>
    <w:rsid w:val="00BC6F87"/>
    <w:rsid w:val="00BC7CAD"/>
    <w:rsid w:val="00BD1C34"/>
    <w:rsid w:val="00BD5701"/>
    <w:rsid w:val="00BD599C"/>
    <w:rsid w:val="00BE3703"/>
    <w:rsid w:val="00BE4189"/>
    <w:rsid w:val="00BE5D42"/>
    <w:rsid w:val="00BF469E"/>
    <w:rsid w:val="00BF705D"/>
    <w:rsid w:val="00BF7A7C"/>
    <w:rsid w:val="00C005E0"/>
    <w:rsid w:val="00C1100B"/>
    <w:rsid w:val="00C139DC"/>
    <w:rsid w:val="00C240CE"/>
    <w:rsid w:val="00C31AF0"/>
    <w:rsid w:val="00C40319"/>
    <w:rsid w:val="00C41B0B"/>
    <w:rsid w:val="00C46129"/>
    <w:rsid w:val="00C46880"/>
    <w:rsid w:val="00C47AA1"/>
    <w:rsid w:val="00C52A62"/>
    <w:rsid w:val="00C530F8"/>
    <w:rsid w:val="00C5688D"/>
    <w:rsid w:val="00C61511"/>
    <w:rsid w:val="00C617A7"/>
    <w:rsid w:val="00C63343"/>
    <w:rsid w:val="00C802EE"/>
    <w:rsid w:val="00C84D13"/>
    <w:rsid w:val="00C87506"/>
    <w:rsid w:val="00C97884"/>
    <w:rsid w:val="00CA1BEB"/>
    <w:rsid w:val="00CA2E22"/>
    <w:rsid w:val="00CA7869"/>
    <w:rsid w:val="00CA793B"/>
    <w:rsid w:val="00CB0F83"/>
    <w:rsid w:val="00CB1BA5"/>
    <w:rsid w:val="00CB1FD5"/>
    <w:rsid w:val="00CC1E6D"/>
    <w:rsid w:val="00CC4F09"/>
    <w:rsid w:val="00CC7910"/>
    <w:rsid w:val="00CD10FB"/>
    <w:rsid w:val="00CD3115"/>
    <w:rsid w:val="00CD34BC"/>
    <w:rsid w:val="00CD4B9B"/>
    <w:rsid w:val="00CE0C49"/>
    <w:rsid w:val="00CE34A0"/>
    <w:rsid w:val="00CE575F"/>
    <w:rsid w:val="00CF2822"/>
    <w:rsid w:val="00CF2AF6"/>
    <w:rsid w:val="00CF7E8C"/>
    <w:rsid w:val="00D00FE9"/>
    <w:rsid w:val="00D020EA"/>
    <w:rsid w:val="00D0302D"/>
    <w:rsid w:val="00D10F72"/>
    <w:rsid w:val="00D1197C"/>
    <w:rsid w:val="00D268BC"/>
    <w:rsid w:val="00D27A72"/>
    <w:rsid w:val="00D34079"/>
    <w:rsid w:val="00D37113"/>
    <w:rsid w:val="00D37705"/>
    <w:rsid w:val="00D40019"/>
    <w:rsid w:val="00D41E33"/>
    <w:rsid w:val="00D44182"/>
    <w:rsid w:val="00D575EF"/>
    <w:rsid w:val="00D65D31"/>
    <w:rsid w:val="00D71D3A"/>
    <w:rsid w:val="00D7374C"/>
    <w:rsid w:val="00D74430"/>
    <w:rsid w:val="00D746AE"/>
    <w:rsid w:val="00D74F71"/>
    <w:rsid w:val="00D76058"/>
    <w:rsid w:val="00D801EE"/>
    <w:rsid w:val="00D857F8"/>
    <w:rsid w:val="00D90165"/>
    <w:rsid w:val="00D93C55"/>
    <w:rsid w:val="00D962D6"/>
    <w:rsid w:val="00DA10F5"/>
    <w:rsid w:val="00DA23FB"/>
    <w:rsid w:val="00DA778A"/>
    <w:rsid w:val="00DA779E"/>
    <w:rsid w:val="00DB0356"/>
    <w:rsid w:val="00DB11C8"/>
    <w:rsid w:val="00DB15BC"/>
    <w:rsid w:val="00DB2A41"/>
    <w:rsid w:val="00DB2B56"/>
    <w:rsid w:val="00DB4745"/>
    <w:rsid w:val="00DB673B"/>
    <w:rsid w:val="00DC0DF1"/>
    <w:rsid w:val="00DC7AED"/>
    <w:rsid w:val="00DD100B"/>
    <w:rsid w:val="00DD16A0"/>
    <w:rsid w:val="00DD26DE"/>
    <w:rsid w:val="00DD3B98"/>
    <w:rsid w:val="00DD4009"/>
    <w:rsid w:val="00DD544F"/>
    <w:rsid w:val="00DD599D"/>
    <w:rsid w:val="00DD79A3"/>
    <w:rsid w:val="00DE1981"/>
    <w:rsid w:val="00DE64D9"/>
    <w:rsid w:val="00DE6A90"/>
    <w:rsid w:val="00DF57FD"/>
    <w:rsid w:val="00DF7EFA"/>
    <w:rsid w:val="00E0437D"/>
    <w:rsid w:val="00E10AAE"/>
    <w:rsid w:val="00E1269C"/>
    <w:rsid w:val="00E12B07"/>
    <w:rsid w:val="00E22F66"/>
    <w:rsid w:val="00E2413D"/>
    <w:rsid w:val="00E247F3"/>
    <w:rsid w:val="00E31ABE"/>
    <w:rsid w:val="00E42F44"/>
    <w:rsid w:val="00E435D1"/>
    <w:rsid w:val="00E4423E"/>
    <w:rsid w:val="00E445FB"/>
    <w:rsid w:val="00E45B74"/>
    <w:rsid w:val="00E51C22"/>
    <w:rsid w:val="00E53766"/>
    <w:rsid w:val="00E5442F"/>
    <w:rsid w:val="00E57D5D"/>
    <w:rsid w:val="00E63845"/>
    <w:rsid w:val="00E6691D"/>
    <w:rsid w:val="00E70204"/>
    <w:rsid w:val="00E7309C"/>
    <w:rsid w:val="00E750A5"/>
    <w:rsid w:val="00E76849"/>
    <w:rsid w:val="00E77997"/>
    <w:rsid w:val="00E82DDB"/>
    <w:rsid w:val="00E83E77"/>
    <w:rsid w:val="00E85523"/>
    <w:rsid w:val="00E96960"/>
    <w:rsid w:val="00E97BB5"/>
    <w:rsid w:val="00EB1CAE"/>
    <w:rsid w:val="00EB2202"/>
    <w:rsid w:val="00EB3F01"/>
    <w:rsid w:val="00EC223F"/>
    <w:rsid w:val="00EC523B"/>
    <w:rsid w:val="00ED0F4B"/>
    <w:rsid w:val="00ED168F"/>
    <w:rsid w:val="00ED2C2D"/>
    <w:rsid w:val="00ED39E1"/>
    <w:rsid w:val="00ED5A67"/>
    <w:rsid w:val="00EE5C71"/>
    <w:rsid w:val="00EF1F3C"/>
    <w:rsid w:val="00EF2754"/>
    <w:rsid w:val="00F01F9F"/>
    <w:rsid w:val="00F02C90"/>
    <w:rsid w:val="00F04FF2"/>
    <w:rsid w:val="00F05ADD"/>
    <w:rsid w:val="00F0755F"/>
    <w:rsid w:val="00F12E0F"/>
    <w:rsid w:val="00F1382E"/>
    <w:rsid w:val="00F138F3"/>
    <w:rsid w:val="00F14048"/>
    <w:rsid w:val="00F14C6C"/>
    <w:rsid w:val="00F168F2"/>
    <w:rsid w:val="00F220D0"/>
    <w:rsid w:val="00F22388"/>
    <w:rsid w:val="00F275C3"/>
    <w:rsid w:val="00F35E9D"/>
    <w:rsid w:val="00F373F2"/>
    <w:rsid w:val="00F4465A"/>
    <w:rsid w:val="00F45040"/>
    <w:rsid w:val="00F53C8A"/>
    <w:rsid w:val="00F57077"/>
    <w:rsid w:val="00F652CE"/>
    <w:rsid w:val="00F660F5"/>
    <w:rsid w:val="00F67A34"/>
    <w:rsid w:val="00F72BC7"/>
    <w:rsid w:val="00F7668F"/>
    <w:rsid w:val="00F779F8"/>
    <w:rsid w:val="00F81FB3"/>
    <w:rsid w:val="00F8416B"/>
    <w:rsid w:val="00F84315"/>
    <w:rsid w:val="00F86B6B"/>
    <w:rsid w:val="00F87882"/>
    <w:rsid w:val="00F90354"/>
    <w:rsid w:val="00F91191"/>
    <w:rsid w:val="00FA13D7"/>
    <w:rsid w:val="00FA6B1F"/>
    <w:rsid w:val="00FB0507"/>
    <w:rsid w:val="00FB07DD"/>
    <w:rsid w:val="00FC7CD4"/>
    <w:rsid w:val="00FD34DB"/>
    <w:rsid w:val="00FD51E1"/>
    <w:rsid w:val="00FD576E"/>
    <w:rsid w:val="00FE0141"/>
    <w:rsid w:val="00FE199B"/>
    <w:rsid w:val="00FE284A"/>
    <w:rsid w:val="00FE2A17"/>
    <w:rsid w:val="00FE4F6C"/>
    <w:rsid w:val="00FE51F9"/>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48CA6A"/>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2B64"/>
    <w:rsid w:val="002F6203"/>
    <w:rsid w:val="00377558"/>
    <w:rsid w:val="005559F9"/>
    <w:rsid w:val="005D4D7B"/>
    <w:rsid w:val="005F7313"/>
    <w:rsid w:val="00646F8F"/>
    <w:rsid w:val="007139FF"/>
    <w:rsid w:val="007D6ABD"/>
    <w:rsid w:val="00A012F6"/>
    <w:rsid w:val="00A85BD9"/>
    <w:rsid w:val="00AD32AC"/>
    <w:rsid w:val="00B302B2"/>
    <w:rsid w:val="00B72F5A"/>
    <w:rsid w:val="00BE63CF"/>
    <w:rsid w:val="00C33BE6"/>
    <w:rsid w:val="00CB3D25"/>
    <w:rsid w:val="00CC00C5"/>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6ABD"/>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45E295CC-32AF-47EC-915C-94FD3363E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864</Words>
  <Characters>30650</Characters>
  <Application>Microsoft Office Word</Application>
  <DocSecurity>0</DocSecurity>
  <Lines>255</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Hsuan-Yu Lin</cp:lastModifiedBy>
  <cp:revision>634</cp:revision>
  <dcterms:created xsi:type="dcterms:W3CDTF">2017-05-15T13:44:00Z</dcterms:created>
  <dcterms:modified xsi:type="dcterms:W3CDTF">2017-06-13T16:3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my1ISosN"/&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